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2BA94D" w14:textId="77777777" w:rsidR="006225C3" w:rsidRDefault="006225C3">
      <w:pPr>
        <w:pStyle w:val="Inhaltsverzeichnisberschrift"/>
        <w:rPr>
          <w:rFonts w:ascii="Arial" w:eastAsiaTheme="minorHAnsi" w:hAnsi="Arial" w:cs="Arial"/>
          <w:color w:val="auto"/>
          <w:sz w:val="22"/>
          <w:szCs w:val="22"/>
          <w:lang w:eastAsia="en-US"/>
        </w:rPr>
      </w:pPr>
      <w:bookmarkStart w:id="0" w:name="_Hlk44071740"/>
    </w:p>
    <w:sdt>
      <w:sdtPr>
        <w:rPr>
          <w:rFonts w:ascii="Arial" w:eastAsiaTheme="minorHAnsi" w:hAnsi="Arial" w:cs="Arial"/>
          <w:color w:val="auto"/>
          <w:sz w:val="22"/>
          <w:szCs w:val="22"/>
          <w:lang w:eastAsia="en-US"/>
        </w:rPr>
        <w:id w:val="244001960"/>
        <w:docPartObj>
          <w:docPartGallery w:val="Table of Contents"/>
          <w:docPartUnique/>
        </w:docPartObj>
      </w:sdtPr>
      <w:sdtEndPr>
        <w:rPr>
          <w:b/>
          <w:bCs/>
        </w:rPr>
      </w:sdtEndPr>
      <w:sdtContent>
        <w:p w14:paraId="2C504EED" w14:textId="2AEAE3A3" w:rsidR="005E71CC" w:rsidRPr="005E71CC" w:rsidRDefault="005E71CC">
          <w:pPr>
            <w:pStyle w:val="Inhaltsverzeichnisberschrift"/>
            <w:rPr>
              <w:rFonts w:ascii="Arial" w:hAnsi="Arial" w:cs="Arial"/>
            </w:rPr>
          </w:pPr>
          <w:r w:rsidRPr="005E71CC">
            <w:rPr>
              <w:rFonts w:ascii="Arial" w:hAnsi="Arial" w:cs="Arial"/>
            </w:rPr>
            <w:t>Inhalt</w:t>
          </w:r>
        </w:p>
        <w:p w14:paraId="3FF316BF" w14:textId="0E756BBC" w:rsidR="005E71CC" w:rsidRPr="005E71CC" w:rsidRDefault="005E71CC">
          <w:pPr>
            <w:pStyle w:val="Verzeichnis1"/>
            <w:tabs>
              <w:tab w:val="right" w:leader="dot" w:pos="9062"/>
            </w:tabs>
            <w:rPr>
              <w:rFonts w:ascii="Arial" w:eastAsiaTheme="minorEastAsia" w:hAnsi="Arial" w:cs="Arial"/>
              <w:noProof/>
              <w:lang w:eastAsia="de-DE"/>
            </w:rPr>
          </w:pPr>
          <w:r w:rsidRPr="005E71CC">
            <w:rPr>
              <w:rFonts w:ascii="Arial" w:hAnsi="Arial" w:cs="Arial"/>
            </w:rPr>
            <w:fldChar w:fldCharType="begin"/>
          </w:r>
          <w:r w:rsidRPr="005E71CC">
            <w:rPr>
              <w:rFonts w:ascii="Arial" w:hAnsi="Arial" w:cs="Arial"/>
            </w:rPr>
            <w:instrText xml:space="preserve"> TOC \o "1-3" \h \z \u </w:instrText>
          </w:r>
          <w:r w:rsidRPr="005E71CC">
            <w:rPr>
              <w:rFonts w:ascii="Arial" w:hAnsi="Arial" w:cs="Arial"/>
            </w:rPr>
            <w:fldChar w:fldCharType="separate"/>
          </w:r>
          <w:hyperlink w:anchor="_Toc52300016" w:history="1">
            <w:r w:rsidRPr="005E71CC">
              <w:rPr>
                <w:rStyle w:val="Hyperlink"/>
                <w:rFonts w:ascii="Arial" w:hAnsi="Arial" w:cs="Arial"/>
                <w:noProof/>
              </w:rPr>
              <w:t>1 Einleitung</w:t>
            </w:r>
            <w:r w:rsidRPr="005E71CC">
              <w:rPr>
                <w:rFonts w:ascii="Arial" w:hAnsi="Arial" w:cs="Arial"/>
                <w:noProof/>
                <w:webHidden/>
              </w:rPr>
              <w:tab/>
            </w:r>
            <w:r w:rsidRPr="005E71CC">
              <w:rPr>
                <w:rFonts w:ascii="Arial" w:hAnsi="Arial" w:cs="Arial"/>
                <w:noProof/>
                <w:webHidden/>
              </w:rPr>
              <w:fldChar w:fldCharType="begin"/>
            </w:r>
            <w:r w:rsidRPr="005E71CC">
              <w:rPr>
                <w:rFonts w:ascii="Arial" w:hAnsi="Arial" w:cs="Arial"/>
                <w:noProof/>
                <w:webHidden/>
              </w:rPr>
              <w:instrText xml:space="preserve"> PAGEREF _Toc52300016 \h </w:instrText>
            </w:r>
            <w:r w:rsidRPr="005E71CC">
              <w:rPr>
                <w:rFonts w:ascii="Arial" w:hAnsi="Arial" w:cs="Arial"/>
                <w:noProof/>
                <w:webHidden/>
              </w:rPr>
            </w:r>
            <w:r w:rsidRPr="005E71CC">
              <w:rPr>
                <w:rFonts w:ascii="Arial" w:hAnsi="Arial" w:cs="Arial"/>
                <w:noProof/>
                <w:webHidden/>
              </w:rPr>
              <w:fldChar w:fldCharType="separate"/>
            </w:r>
            <w:r w:rsidR="00A0168D">
              <w:rPr>
                <w:rFonts w:ascii="Arial" w:hAnsi="Arial" w:cs="Arial"/>
                <w:noProof/>
                <w:webHidden/>
              </w:rPr>
              <w:t>2</w:t>
            </w:r>
            <w:r w:rsidRPr="005E71CC">
              <w:rPr>
                <w:rFonts w:ascii="Arial" w:hAnsi="Arial" w:cs="Arial"/>
                <w:noProof/>
                <w:webHidden/>
              </w:rPr>
              <w:fldChar w:fldCharType="end"/>
            </w:r>
          </w:hyperlink>
        </w:p>
        <w:p w14:paraId="6BBC6E62" w14:textId="6E1D0602" w:rsidR="005E71CC" w:rsidRPr="005E71CC" w:rsidRDefault="00DF678D">
          <w:pPr>
            <w:pStyle w:val="Verzeichnis2"/>
            <w:tabs>
              <w:tab w:val="right" w:leader="dot" w:pos="9062"/>
            </w:tabs>
            <w:rPr>
              <w:rFonts w:ascii="Arial" w:eastAsiaTheme="minorEastAsia" w:hAnsi="Arial" w:cs="Arial"/>
              <w:noProof/>
              <w:lang w:eastAsia="de-DE"/>
            </w:rPr>
          </w:pPr>
          <w:hyperlink w:anchor="_Toc52300017" w:history="1">
            <w:r w:rsidR="005E71CC" w:rsidRPr="005E71CC">
              <w:rPr>
                <w:rStyle w:val="Hyperlink"/>
                <w:rFonts w:ascii="Arial" w:hAnsi="Arial" w:cs="Arial"/>
                <w:noProof/>
              </w:rPr>
              <w:t>a Problemstellung</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17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2</w:t>
            </w:r>
            <w:r w:rsidR="005E71CC" w:rsidRPr="005E71CC">
              <w:rPr>
                <w:rFonts w:ascii="Arial" w:hAnsi="Arial" w:cs="Arial"/>
                <w:noProof/>
                <w:webHidden/>
              </w:rPr>
              <w:fldChar w:fldCharType="end"/>
            </w:r>
          </w:hyperlink>
        </w:p>
        <w:p w14:paraId="36E38D01" w14:textId="41FE0B62" w:rsidR="005E71CC" w:rsidRPr="005E71CC" w:rsidRDefault="00DF678D">
          <w:pPr>
            <w:pStyle w:val="Verzeichnis2"/>
            <w:tabs>
              <w:tab w:val="right" w:leader="dot" w:pos="9062"/>
            </w:tabs>
            <w:rPr>
              <w:rFonts w:ascii="Arial" w:eastAsiaTheme="minorEastAsia" w:hAnsi="Arial" w:cs="Arial"/>
              <w:noProof/>
              <w:lang w:eastAsia="de-DE"/>
            </w:rPr>
          </w:pPr>
          <w:hyperlink w:anchor="_Toc52300018" w:history="1">
            <w:r w:rsidR="005E71CC" w:rsidRPr="005E71CC">
              <w:rPr>
                <w:rStyle w:val="Hyperlink"/>
                <w:rFonts w:ascii="Arial" w:hAnsi="Arial" w:cs="Arial"/>
                <w:noProof/>
              </w:rPr>
              <w:t>b Zielsetzung</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18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3</w:t>
            </w:r>
            <w:r w:rsidR="005E71CC" w:rsidRPr="005E71CC">
              <w:rPr>
                <w:rFonts w:ascii="Arial" w:hAnsi="Arial" w:cs="Arial"/>
                <w:noProof/>
                <w:webHidden/>
              </w:rPr>
              <w:fldChar w:fldCharType="end"/>
            </w:r>
          </w:hyperlink>
        </w:p>
        <w:p w14:paraId="52A52C50" w14:textId="1B49E869" w:rsidR="005E71CC" w:rsidRPr="005E71CC" w:rsidRDefault="00DF678D">
          <w:pPr>
            <w:pStyle w:val="Verzeichnis1"/>
            <w:tabs>
              <w:tab w:val="right" w:leader="dot" w:pos="9062"/>
            </w:tabs>
            <w:rPr>
              <w:rFonts w:ascii="Arial" w:eastAsiaTheme="minorEastAsia" w:hAnsi="Arial" w:cs="Arial"/>
              <w:noProof/>
              <w:lang w:eastAsia="de-DE"/>
            </w:rPr>
          </w:pPr>
          <w:hyperlink w:anchor="_Toc52300019" w:history="1">
            <w:r w:rsidR="005E71CC" w:rsidRPr="005E71CC">
              <w:rPr>
                <w:rStyle w:val="Hyperlink"/>
                <w:rFonts w:ascii="Arial" w:hAnsi="Arial" w:cs="Arial"/>
                <w:noProof/>
              </w:rPr>
              <w:t>2 Neuronale Netze und Stand der Technik</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19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4</w:t>
            </w:r>
            <w:r w:rsidR="005E71CC" w:rsidRPr="005E71CC">
              <w:rPr>
                <w:rFonts w:ascii="Arial" w:hAnsi="Arial" w:cs="Arial"/>
                <w:noProof/>
                <w:webHidden/>
              </w:rPr>
              <w:fldChar w:fldCharType="end"/>
            </w:r>
          </w:hyperlink>
        </w:p>
        <w:p w14:paraId="25A1E7CF" w14:textId="44056C21" w:rsidR="005E71CC" w:rsidRPr="005E71CC" w:rsidRDefault="00DF678D">
          <w:pPr>
            <w:pStyle w:val="Verzeichnis2"/>
            <w:tabs>
              <w:tab w:val="right" w:leader="dot" w:pos="9062"/>
            </w:tabs>
            <w:rPr>
              <w:rFonts w:ascii="Arial" w:eastAsiaTheme="minorEastAsia" w:hAnsi="Arial" w:cs="Arial"/>
              <w:noProof/>
              <w:lang w:eastAsia="de-DE"/>
            </w:rPr>
          </w:pPr>
          <w:hyperlink w:anchor="_Toc52300020" w:history="1">
            <w:r w:rsidR="005E71CC" w:rsidRPr="005E71CC">
              <w:rPr>
                <w:rStyle w:val="Hyperlink"/>
                <w:rFonts w:ascii="Arial" w:hAnsi="Arial" w:cs="Arial"/>
                <w:noProof/>
                <w:lang w:val="en-US"/>
              </w:rPr>
              <w:t>a Image Classification und Computer Vision</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20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4</w:t>
            </w:r>
            <w:r w:rsidR="005E71CC" w:rsidRPr="005E71CC">
              <w:rPr>
                <w:rFonts w:ascii="Arial" w:hAnsi="Arial" w:cs="Arial"/>
                <w:noProof/>
                <w:webHidden/>
              </w:rPr>
              <w:fldChar w:fldCharType="end"/>
            </w:r>
          </w:hyperlink>
        </w:p>
        <w:p w14:paraId="4F46B582" w14:textId="127B196A" w:rsidR="005E71CC" w:rsidRPr="005E71CC" w:rsidRDefault="00DF678D">
          <w:pPr>
            <w:pStyle w:val="Verzeichnis2"/>
            <w:tabs>
              <w:tab w:val="right" w:leader="dot" w:pos="9062"/>
            </w:tabs>
            <w:rPr>
              <w:rFonts w:ascii="Arial" w:eastAsiaTheme="minorEastAsia" w:hAnsi="Arial" w:cs="Arial"/>
              <w:noProof/>
              <w:lang w:eastAsia="de-DE"/>
            </w:rPr>
          </w:pPr>
          <w:hyperlink w:anchor="_Toc52300021" w:history="1">
            <w:r w:rsidR="005E71CC" w:rsidRPr="005E71CC">
              <w:rPr>
                <w:rStyle w:val="Hyperlink"/>
                <w:rFonts w:ascii="Arial" w:hAnsi="Arial" w:cs="Arial"/>
                <w:noProof/>
              </w:rPr>
              <w:t>b Verkehrsschild-Erkennung</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21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6</w:t>
            </w:r>
            <w:r w:rsidR="005E71CC" w:rsidRPr="005E71CC">
              <w:rPr>
                <w:rFonts w:ascii="Arial" w:hAnsi="Arial" w:cs="Arial"/>
                <w:noProof/>
                <w:webHidden/>
              </w:rPr>
              <w:fldChar w:fldCharType="end"/>
            </w:r>
          </w:hyperlink>
        </w:p>
        <w:p w14:paraId="66AE16BD" w14:textId="3E750FB8" w:rsidR="005E71CC" w:rsidRPr="005E71CC" w:rsidRDefault="00DF678D">
          <w:pPr>
            <w:pStyle w:val="Verzeichnis2"/>
            <w:tabs>
              <w:tab w:val="right" w:leader="dot" w:pos="9062"/>
            </w:tabs>
            <w:rPr>
              <w:rFonts w:ascii="Arial" w:eastAsiaTheme="minorEastAsia" w:hAnsi="Arial" w:cs="Arial"/>
              <w:noProof/>
              <w:lang w:eastAsia="de-DE"/>
            </w:rPr>
          </w:pPr>
          <w:hyperlink w:anchor="_Toc52300022" w:history="1">
            <w:r w:rsidR="005E71CC" w:rsidRPr="005E71CC">
              <w:rPr>
                <w:rStyle w:val="Hyperlink"/>
                <w:rFonts w:ascii="Arial" w:hAnsi="Arial" w:cs="Arial"/>
                <w:noProof/>
              </w:rPr>
              <w:t>c Adversarial Attacks</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22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7</w:t>
            </w:r>
            <w:r w:rsidR="005E71CC" w:rsidRPr="005E71CC">
              <w:rPr>
                <w:rFonts w:ascii="Arial" w:hAnsi="Arial" w:cs="Arial"/>
                <w:noProof/>
                <w:webHidden/>
              </w:rPr>
              <w:fldChar w:fldCharType="end"/>
            </w:r>
          </w:hyperlink>
        </w:p>
        <w:p w14:paraId="3FAB3AAF" w14:textId="1E759E49" w:rsidR="005E71CC" w:rsidRPr="005E71CC" w:rsidRDefault="00DF678D">
          <w:pPr>
            <w:pStyle w:val="Verzeichnis3"/>
            <w:tabs>
              <w:tab w:val="right" w:leader="dot" w:pos="9062"/>
            </w:tabs>
            <w:rPr>
              <w:rFonts w:ascii="Arial" w:eastAsiaTheme="minorEastAsia" w:hAnsi="Arial" w:cs="Arial"/>
              <w:noProof/>
              <w:lang w:eastAsia="de-DE"/>
            </w:rPr>
          </w:pPr>
          <w:hyperlink w:anchor="_Toc52300023" w:history="1">
            <w:r w:rsidR="005E71CC" w:rsidRPr="005E71CC">
              <w:rPr>
                <w:rStyle w:val="Hyperlink"/>
                <w:rFonts w:ascii="Arial" w:hAnsi="Arial" w:cs="Arial"/>
                <w:noProof/>
              </w:rPr>
              <w:t>i Historie</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23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7</w:t>
            </w:r>
            <w:r w:rsidR="005E71CC" w:rsidRPr="005E71CC">
              <w:rPr>
                <w:rFonts w:ascii="Arial" w:hAnsi="Arial" w:cs="Arial"/>
                <w:noProof/>
                <w:webHidden/>
              </w:rPr>
              <w:fldChar w:fldCharType="end"/>
            </w:r>
          </w:hyperlink>
        </w:p>
        <w:p w14:paraId="26F7263D" w14:textId="18C078E1" w:rsidR="005E71CC" w:rsidRPr="005E71CC" w:rsidRDefault="00DF678D">
          <w:pPr>
            <w:pStyle w:val="Verzeichnis3"/>
            <w:tabs>
              <w:tab w:val="right" w:leader="dot" w:pos="9062"/>
            </w:tabs>
            <w:rPr>
              <w:rFonts w:ascii="Arial" w:eastAsiaTheme="minorEastAsia" w:hAnsi="Arial" w:cs="Arial"/>
              <w:noProof/>
              <w:lang w:eastAsia="de-DE"/>
            </w:rPr>
          </w:pPr>
          <w:hyperlink w:anchor="_Toc52300024" w:history="1">
            <w:r w:rsidR="005E71CC" w:rsidRPr="005E71CC">
              <w:rPr>
                <w:rStyle w:val="Hyperlink"/>
                <w:rFonts w:ascii="Arial" w:hAnsi="Arial" w:cs="Arial"/>
                <w:noProof/>
              </w:rPr>
              <w:t>ii Targeted und Untargeted</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24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8</w:t>
            </w:r>
            <w:r w:rsidR="005E71CC" w:rsidRPr="005E71CC">
              <w:rPr>
                <w:rFonts w:ascii="Arial" w:hAnsi="Arial" w:cs="Arial"/>
                <w:noProof/>
                <w:webHidden/>
              </w:rPr>
              <w:fldChar w:fldCharType="end"/>
            </w:r>
          </w:hyperlink>
        </w:p>
        <w:p w14:paraId="7282C3C1" w14:textId="6EA1259D" w:rsidR="005E71CC" w:rsidRPr="005E71CC" w:rsidRDefault="00DF678D">
          <w:pPr>
            <w:pStyle w:val="Verzeichnis3"/>
            <w:tabs>
              <w:tab w:val="right" w:leader="dot" w:pos="9062"/>
            </w:tabs>
            <w:rPr>
              <w:rFonts w:ascii="Arial" w:eastAsiaTheme="minorEastAsia" w:hAnsi="Arial" w:cs="Arial"/>
              <w:noProof/>
              <w:lang w:eastAsia="de-DE"/>
            </w:rPr>
          </w:pPr>
          <w:hyperlink w:anchor="_Toc52300025" w:history="1">
            <w:r w:rsidR="005E71CC" w:rsidRPr="005E71CC">
              <w:rPr>
                <w:rStyle w:val="Hyperlink"/>
                <w:rFonts w:ascii="Arial" w:hAnsi="Arial" w:cs="Arial"/>
                <w:noProof/>
              </w:rPr>
              <w:t>iii Black-, Grey- und White Box</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25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8</w:t>
            </w:r>
            <w:r w:rsidR="005E71CC" w:rsidRPr="005E71CC">
              <w:rPr>
                <w:rFonts w:ascii="Arial" w:hAnsi="Arial" w:cs="Arial"/>
                <w:noProof/>
                <w:webHidden/>
              </w:rPr>
              <w:fldChar w:fldCharType="end"/>
            </w:r>
          </w:hyperlink>
        </w:p>
        <w:p w14:paraId="1D9CBBE6" w14:textId="53F9C55F" w:rsidR="005E71CC" w:rsidRPr="005E71CC" w:rsidRDefault="00DF678D">
          <w:pPr>
            <w:pStyle w:val="Verzeichnis3"/>
            <w:tabs>
              <w:tab w:val="right" w:leader="dot" w:pos="9062"/>
            </w:tabs>
            <w:rPr>
              <w:rFonts w:ascii="Arial" w:eastAsiaTheme="minorEastAsia" w:hAnsi="Arial" w:cs="Arial"/>
              <w:noProof/>
              <w:lang w:eastAsia="de-DE"/>
            </w:rPr>
          </w:pPr>
          <w:hyperlink w:anchor="_Toc52300026" w:history="1">
            <w:r w:rsidR="005E71CC" w:rsidRPr="005E71CC">
              <w:rPr>
                <w:rStyle w:val="Hyperlink"/>
                <w:rFonts w:ascii="Arial" w:hAnsi="Arial" w:cs="Arial"/>
                <w:noProof/>
              </w:rPr>
              <w:t>iv Attack-Arten</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26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8</w:t>
            </w:r>
            <w:r w:rsidR="005E71CC" w:rsidRPr="005E71CC">
              <w:rPr>
                <w:rFonts w:ascii="Arial" w:hAnsi="Arial" w:cs="Arial"/>
                <w:noProof/>
                <w:webHidden/>
              </w:rPr>
              <w:fldChar w:fldCharType="end"/>
            </w:r>
          </w:hyperlink>
        </w:p>
        <w:p w14:paraId="20E138E7" w14:textId="4A37D411" w:rsidR="005E71CC" w:rsidRPr="005E71CC" w:rsidRDefault="00DF678D">
          <w:pPr>
            <w:pStyle w:val="Verzeichnis1"/>
            <w:tabs>
              <w:tab w:val="right" w:leader="dot" w:pos="9062"/>
            </w:tabs>
            <w:rPr>
              <w:rFonts w:ascii="Arial" w:eastAsiaTheme="minorEastAsia" w:hAnsi="Arial" w:cs="Arial"/>
              <w:noProof/>
              <w:lang w:eastAsia="de-DE"/>
            </w:rPr>
          </w:pPr>
          <w:hyperlink w:anchor="_Toc52300027" w:history="1">
            <w:r w:rsidR="005E71CC" w:rsidRPr="005E71CC">
              <w:rPr>
                <w:rStyle w:val="Hyperlink"/>
                <w:rFonts w:ascii="Arial" w:hAnsi="Arial" w:cs="Arial"/>
                <w:noProof/>
              </w:rPr>
              <w:t>3 Attacken Methode</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27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11</w:t>
            </w:r>
            <w:r w:rsidR="005E71CC" w:rsidRPr="005E71CC">
              <w:rPr>
                <w:rFonts w:ascii="Arial" w:hAnsi="Arial" w:cs="Arial"/>
                <w:noProof/>
                <w:webHidden/>
              </w:rPr>
              <w:fldChar w:fldCharType="end"/>
            </w:r>
          </w:hyperlink>
        </w:p>
        <w:p w14:paraId="7B50C14B" w14:textId="5FBEA8AB" w:rsidR="005E71CC" w:rsidRPr="005E71CC" w:rsidRDefault="00DF678D">
          <w:pPr>
            <w:pStyle w:val="Verzeichnis2"/>
            <w:tabs>
              <w:tab w:val="right" w:leader="dot" w:pos="9062"/>
            </w:tabs>
            <w:rPr>
              <w:rFonts w:ascii="Arial" w:eastAsiaTheme="minorEastAsia" w:hAnsi="Arial" w:cs="Arial"/>
              <w:noProof/>
              <w:lang w:eastAsia="de-DE"/>
            </w:rPr>
          </w:pPr>
          <w:hyperlink w:anchor="_Toc52300028" w:history="1">
            <w:r w:rsidR="005E71CC" w:rsidRPr="005E71CC">
              <w:rPr>
                <w:rStyle w:val="Hyperlink"/>
                <w:rFonts w:ascii="Arial" w:hAnsi="Arial" w:cs="Arial"/>
                <w:noProof/>
                <w:lang w:val="en-US"/>
              </w:rPr>
              <w:t>a Fast Gradient Sign Method</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28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11</w:t>
            </w:r>
            <w:r w:rsidR="005E71CC" w:rsidRPr="005E71CC">
              <w:rPr>
                <w:rFonts w:ascii="Arial" w:hAnsi="Arial" w:cs="Arial"/>
                <w:noProof/>
                <w:webHidden/>
              </w:rPr>
              <w:fldChar w:fldCharType="end"/>
            </w:r>
          </w:hyperlink>
        </w:p>
        <w:p w14:paraId="6414501B" w14:textId="79DAB27C" w:rsidR="005E71CC" w:rsidRPr="005E71CC" w:rsidRDefault="00DF678D">
          <w:pPr>
            <w:pStyle w:val="Verzeichnis2"/>
            <w:tabs>
              <w:tab w:val="right" w:leader="dot" w:pos="9062"/>
            </w:tabs>
            <w:rPr>
              <w:rFonts w:ascii="Arial" w:eastAsiaTheme="minorEastAsia" w:hAnsi="Arial" w:cs="Arial"/>
              <w:noProof/>
              <w:lang w:eastAsia="de-DE"/>
            </w:rPr>
          </w:pPr>
          <w:hyperlink w:anchor="_Toc52300029" w:history="1">
            <w:r w:rsidR="005E71CC" w:rsidRPr="005E71CC">
              <w:rPr>
                <w:rStyle w:val="Hyperlink"/>
                <w:rFonts w:ascii="Arial" w:hAnsi="Arial" w:cs="Arial"/>
                <w:noProof/>
              </w:rPr>
              <w:t>b Iterationen</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29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11</w:t>
            </w:r>
            <w:r w:rsidR="005E71CC" w:rsidRPr="005E71CC">
              <w:rPr>
                <w:rFonts w:ascii="Arial" w:hAnsi="Arial" w:cs="Arial"/>
                <w:noProof/>
                <w:webHidden/>
              </w:rPr>
              <w:fldChar w:fldCharType="end"/>
            </w:r>
          </w:hyperlink>
        </w:p>
        <w:p w14:paraId="7A52115E" w14:textId="16DE5FCA" w:rsidR="005E71CC" w:rsidRPr="005E71CC" w:rsidRDefault="00DF678D">
          <w:pPr>
            <w:pStyle w:val="Verzeichnis1"/>
            <w:tabs>
              <w:tab w:val="right" w:leader="dot" w:pos="9062"/>
            </w:tabs>
            <w:rPr>
              <w:rFonts w:ascii="Arial" w:eastAsiaTheme="minorEastAsia" w:hAnsi="Arial" w:cs="Arial"/>
              <w:noProof/>
              <w:lang w:eastAsia="de-DE"/>
            </w:rPr>
          </w:pPr>
          <w:hyperlink w:anchor="_Toc52300030" w:history="1">
            <w:r w:rsidR="005E71CC" w:rsidRPr="005E71CC">
              <w:rPr>
                <w:rStyle w:val="Hyperlink"/>
                <w:rFonts w:ascii="Arial" w:hAnsi="Arial" w:cs="Arial"/>
                <w:noProof/>
              </w:rPr>
              <w:t>4 Validierung</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30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11</w:t>
            </w:r>
            <w:r w:rsidR="005E71CC" w:rsidRPr="005E71CC">
              <w:rPr>
                <w:rFonts w:ascii="Arial" w:hAnsi="Arial" w:cs="Arial"/>
                <w:noProof/>
                <w:webHidden/>
              </w:rPr>
              <w:fldChar w:fldCharType="end"/>
            </w:r>
          </w:hyperlink>
        </w:p>
        <w:p w14:paraId="39714320" w14:textId="5D2D0EE5" w:rsidR="005E71CC" w:rsidRPr="005E71CC" w:rsidRDefault="00DF678D">
          <w:pPr>
            <w:pStyle w:val="Verzeichnis2"/>
            <w:tabs>
              <w:tab w:val="right" w:leader="dot" w:pos="9062"/>
            </w:tabs>
            <w:rPr>
              <w:rFonts w:ascii="Arial" w:eastAsiaTheme="minorEastAsia" w:hAnsi="Arial" w:cs="Arial"/>
              <w:noProof/>
              <w:lang w:eastAsia="de-DE"/>
            </w:rPr>
          </w:pPr>
          <w:hyperlink w:anchor="_Toc52300031" w:history="1">
            <w:r w:rsidR="005E71CC" w:rsidRPr="005E71CC">
              <w:rPr>
                <w:rStyle w:val="Hyperlink"/>
                <w:rFonts w:ascii="Arial" w:hAnsi="Arial" w:cs="Arial"/>
                <w:noProof/>
              </w:rPr>
              <w:t>a Attackiertes Modell</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31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11</w:t>
            </w:r>
            <w:r w:rsidR="005E71CC" w:rsidRPr="005E71CC">
              <w:rPr>
                <w:rFonts w:ascii="Arial" w:hAnsi="Arial" w:cs="Arial"/>
                <w:noProof/>
                <w:webHidden/>
              </w:rPr>
              <w:fldChar w:fldCharType="end"/>
            </w:r>
          </w:hyperlink>
        </w:p>
        <w:p w14:paraId="492905C1" w14:textId="58E6E5F9" w:rsidR="005E71CC" w:rsidRPr="005E71CC" w:rsidRDefault="00DF678D">
          <w:pPr>
            <w:pStyle w:val="Verzeichnis3"/>
            <w:tabs>
              <w:tab w:val="right" w:leader="dot" w:pos="9062"/>
            </w:tabs>
            <w:rPr>
              <w:rFonts w:ascii="Arial" w:eastAsiaTheme="minorEastAsia" w:hAnsi="Arial" w:cs="Arial"/>
              <w:noProof/>
              <w:lang w:eastAsia="de-DE"/>
            </w:rPr>
          </w:pPr>
          <w:hyperlink w:anchor="_Toc52300032" w:history="1">
            <w:r w:rsidR="005E71CC" w:rsidRPr="005E71CC">
              <w:rPr>
                <w:rStyle w:val="Hyperlink"/>
                <w:rFonts w:ascii="Arial" w:hAnsi="Arial" w:cs="Arial"/>
                <w:noProof/>
              </w:rPr>
              <w:t>i Netzarchitektur</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32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11</w:t>
            </w:r>
            <w:r w:rsidR="005E71CC" w:rsidRPr="005E71CC">
              <w:rPr>
                <w:rFonts w:ascii="Arial" w:hAnsi="Arial" w:cs="Arial"/>
                <w:noProof/>
                <w:webHidden/>
              </w:rPr>
              <w:fldChar w:fldCharType="end"/>
            </w:r>
          </w:hyperlink>
        </w:p>
        <w:p w14:paraId="45CEA2DE" w14:textId="119719DE" w:rsidR="005E71CC" w:rsidRPr="005E71CC" w:rsidRDefault="00DF678D">
          <w:pPr>
            <w:pStyle w:val="Verzeichnis3"/>
            <w:tabs>
              <w:tab w:val="right" w:leader="dot" w:pos="9062"/>
            </w:tabs>
            <w:rPr>
              <w:rFonts w:ascii="Arial" w:eastAsiaTheme="minorEastAsia" w:hAnsi="Arial" w:cs="Arial"/>
              <w:noProof/>
              <w:lang w:eastAsia="de-DE"/>
            </w:rPr>
          </w:pPr>
          <w:hyperlink w:anchor="_Toc52300033" w:history="1">
            <w:r w:rsidR="005E71CC" w:rsidRPr="005E71CC">
              <w:rPr>
                <w:rStyle w:val="Hyperlink"/>
                <w:rFonts w:ascii="Arial" w:hAnsi="Arial" w:cs="Arial"/>
                <w:noProof/>
              </w:rPr>
              <w:t>ii Datenset</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33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11</w:t>
            </w:r>
            <w:r w:rsidR="005E71CC" w:rsidRPr="005E71CC">
              <w:rPr>
                <w:rFonts w:ascii="Arial" w:hAnsi="Arial" w:cs="Arial"/>
                <w:noProof/>
                <w:webHidden/>
              </w:rPr>
              <w:fldChar w:fldCharType="end"/>
            </w:r>
          </w:hyperlink>
        </w:p>
        <w:p w14:paraId="234AEBC0" w14:textId="50422697" w:rsidR="005E71CC" w:rsidRPr="005E71CC" w:rsidRDefault="00DF678D">
          <w:pPr>
            <w:pStyle w:val="Verzeichnis3"/>
            <w:tabs>
              <w:tab w:val="right" w:leader="dot" w:pos="9062"/>
            </w:tabs>
            <w:rPr>
              <w:rFonts w:ascii="Arial" w:eastAsiaTheme="minorEastAsia" w:hAnsi="Arial" w:cs="Arial"/>
              <w:noProof/>
              <w:lang w:eastAsia="de-DE"/>
            </w:rPr>
          </w:pPr>
          <w:hyperlink w:anchor="_Toc52300034" w:history="1">
            <w:r w:rsidR="005E71CC" w:rsidRPr="005E71CC">
              <w:rPr>
                <w:rStyle w:val="Hyperlink"/>
                <w:rFonts w:ascii="Arial" w:hAnsi="Arial" w:cs="Arial"/>
                <w:noProof/>
              </w:rPr>
              <w:t>iii Training</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34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11</w:t>
            </w:r>
            <w:r w:rsidR="005E71CC" w:rsidRPr="005E71CC">
              <w:rPr>
                <w:rFonts w:ascii="Arial" w:hAnsi="Arial" w:cs="Arial"/>
                <w:noProof/>
                <w:webHidden/>
              </w:rPr>
              <w:fldChar w:fldCharType="end"/>
            </w:r>
          </w:hyperlink>
        </w:p>
        <w:p w14:paraId="0C42FB12" w14:textId="722703AD" w:rsidR="005E71CC" w:rsidRPr="005E71CC" w:rsidRDefault="00DF678D">
          <w:pPr>
            <w:pStyle w:val="Verzeichnis2"/>
            <w:tabs>
              <w:tab w:val="right" w:leader="dot" w:pos="9062"/>
            </w:tabs>
            <w:rPr>
              <w:rFonts w:ascii="Arial" w:eastAsiaTheme="minorEastAsia" w:hAnsi="Arial" w:cs="Arial"/>
              <w:noProof/>
              <w:lang w:eastAsia="de-DE"/>
            </w:rPr>
          </w:pPr>
          <w:hyperlink w:anchor="_Toc52300035" w:history="1">
            <w:r w:rsidR="005E71CC" w:rsidRPr="005E71CC">
              <w:rPr>
                <w:rStyle w:val="Hyperlink"/>
                <w:rFonts w:ascii="Arial" w:hAnsi="Arial" w:cs="Arial"/>
                <w:noProof/>
              </w:rPr>
              <w:t>b Attacke</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35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11</w:t>
            </w:r>
            <w:r w:rsidR="005E71CC" w:rsidRPr="005E71CC">
              <w:rPr>
                <w:rFonts w:ascii="Arial" w:hAnsi="Arial" w:cs="Arial"/>
                <w:noProof/>
                <w:webHidden/>
              </w:rPr>
              <w:fldChar w:fldCharType="end"/>
            </w:r>
          </w:hyperlink>
        </w:p>
        <w:p w14:paraId="00A69E9C" w14:textId="659EAD7E" w:rsidR="005E71CC" w:rsidRPr="005E71CC" w:rsidRDefault="00DF678D">
          <w:pPr>
            <w:pStyle w:val="Verzeichnis3"/>
            <w:tabs>
              <w:tab w:val="right" w:leader="dot" w:pos="9062"/>
            </w:tabs>
            <w:rPr>
              <w:rFonts w:ascii="Arial" w:eastAsiaTheme="minorEastAsia" w:hAnsi="Arial" w:cs="Arial"/>
              <w:noProof/>
              <w:lang w:eastAsia="de-DE"/>
            </w:rPr>
          </w:pPr>
          <w:hyperlink w:anchor="_Toc52300036" w:history="1">
            <w:r w:rsidR="005E71CC" w:rsidRPr="005E71CC">
              <w:rPr>
                <w:rStyle w:val="Hyperlink"/>
                <w:rFonts w:ascii="Arial" w:hAnsi="Arial" w:cs="Arial"/>
                <w:noProof/>
              </w:rPr>
              <w:t>i Bildateinen</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36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11</w:t>
            </w:r>
            <w:r w:rsidR="005E71CC" w:rsidRPr="005E71CC">
              <w:rPr>
                <w:rFonts w:ascii="Arial" w:hAnsi="Arial" w:cs="Arial"/>
                <w:noProof/>
                <w:webHidden/>
              </w:rPr>
              <w:fldChar w:fldCharType="end"/>
            </w:r>
          </w:hyperlink>
        </w:p>
        <w:p w14:paraId="131F7B93" w14:textId="2EF56E9D" w:rsidR="005E71CC" w:rsidRPr="005E71CC" w:rsidRDefault="00DF678D">
          <w:pPr>
            <w:pStyle w:val="Verzeichnis3"/>
            <w:tabs>
              <w:tab w:val="right" w:leader="dot" w:pos="9062"/>
            </w:tabs>
            <w:rPr>
              <w:rFonts w:ascii="Arial" w:eastAsiaTheme="minorEastAsia" w:hAnsi="Arial" w:cs="Arial"/>
              <w:noProof/>
              <w:lang w:eastAsia="de-DE"/>
            </w:rPr>
          </w:pPr>
          <w:hyperlink w:anchor="_Toc52300037" w:history="1">
            <w:r w:rsidR="005E71CC" w:rsidRPr="005E71CC">
              <w:rPr>
                <w:rStyle w:val="Hyperlink"/>
                <w:rFonts w:ascii="Arial" w:hAnsi="Arial" w:cs="Arial"/>
                <w:noProof/>
              </w:rPr>
              <w:t>ii. Erfolgreiche lokale Attacken</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37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11</w:t>
            </w:r>
            <w:r w:rsidR="005E71CC" w:rsidRPr="005E71CC">
              <w:rPr>
                <w:rFonts w:ascii="Arial" w:hAnsi="Arial" w:cs="Arial"/>
                <w:noProof/>
                <w:webHidden/>
              </w:rPr>
              <w:fldChar w:fldCharType="end"/>
            </w:r>
          </w:hyperlink>
        </w:p>
        <w:p w14:paraId="39D47305" w14:textId="7C69F0C4" w:rsidR="005E71CC" w:rsidRPr="005E71CC" w:rsidRDefault="00DF678D">
          <w:pPr>
            <w:pStyle w:val="Verzeichnis3"/>
            <w:tabs>
              <w:tab w:val="right" w:leader="dot" w:pos="9062"/>
            </w:tabs>
            <w:rPr>
              <w:rFonts w:ascii="Arial" w:eastAsiaTheme="minorEastAsia" w:hAnsi="Arial" w:cs="Arial"/>
              <w:noProof/>
              <w:lang w:eastAsia="de-DE"/>
            </w:rPr>
          </w:pPr>
          <w:hyperlink w:anchor="_Toc52300038" w:history="1">
            <w:r w:rsidR="005E71CC" w:rsidRPr="005E71CC">
              <w:rPr>
                <w:rStyle w:val="Hyperlink"/>
                <w:rFonts w:ascii="Arial" w:hAnsi="Arial" w:cs="Arial"/>
                <w:noProof/>
              </w:rPr>
              <w:t>iii. Erfolgreiche globale Attacken</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38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11</w:t>
            </w:r>
            <w:r w:rsidR="005E71CC" w:rsidRPr="005E71CC">
              <w:rPr>
                <w:rFonts w:ascii="Arial" w:hAnsi="Arial" w:cs="Arial"/>
                <w:noProof/>
                <w:webHidden/>
              </w:rPr>
              <w:fldChar w:fldCharType="end"/>
            </w:r>
          </w:hyperlink>
        </w:p>
        <w:p w14:paraId="264D6A23" w14:textId="36D35328" w:rsidR="005E71CC" w:rsidRPr="005E71CC" w:rsidRDefault="00DF678D">
          <w:pPr>
            <w:pStyle w:val="Verzeichnis1"/>
            <w:tabs>
              <w:tab w:val="right" w:leader="dot" w:pos="9062"/>
            </w:tabs>
            <w:rPr>
              <w:rFonts w:ascii="Arial" w:eastAsiaTheme="minorEastAsia" w:hAnsi="Arial" w:cs="Arial"/>
              <w:noProof/>
              <w:lang w:eastAsia="de-DE"/>
            </w:rPr>
          </w:pPr>
          <w:hyperlink w:anchor="_Toc52300039" w:history="1">
            <w:r w:rsidR="005E71CC" w:rsidRPr="005E71CC">
              <w:rPr>
                <w:rStyle w:val="Hyperlink"/>
                <w:rFonts w:ascii="Arial" w:hAnsi="Arial" w:cs="Arial"/>
                <w:noProof/>
              </w:rPr>
              <w:t>5 Fazit und Ausbilck</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39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11</w:t>
            </w:r>
            <w:r w:rsidR="005E71CC" w:rsidRPr="005E71CC">
              <w:rPr>
                <w:rFonts w:ascii="Arial" w:hAnsi="Arial" w:cs="Arial"/>
                <w:noProof/>
                <w:webHidden/>
              </w:rPr>
              <w:fldChar w:fldCharType="end"/>
            </w:r>
          </w:hyperlink>
        </w:p>
        <w:p w14:paraId="02ED7E4F" w14:textId="375F71E7" w:rsidR="005E71CC" w:rsidRPr="005E71CC" w:rsidRDefault="00DF678D">
          <w:pPr>
            <w:pStyle w:val="Verzeichnis2"/>
            <w:tabs>
              <w:tab w:val="right" w:leader="dot" w:pos="9062"/>
            </w:tabs>
            <w:rPr>
              <w:rFonts w:ascii="Arial" w:eastAsiaTheme="minorEastAsia" w:hAnsi="Arial" w:cs="Arial"/>
              <w:noProof/>
              <w:lang w:eastAsia="de-DE"/>
            </w:rPr>
          </w:pPr>
          <w:hyperlink w:anchor="_Toc52300040" w:history="1">
            <w:r w:rsidR="005E71CC" w:rsidRPr="005E71CC">
              <w:rPr>
                <w:rStyle w:val="Hyperlink"/>
                <w:rFonts w:ascii="Arial" w:hAnsi="Arial" w:cs="Arial"/>
                <w:noProof/>
              </w:rPr>
              <w:t>a Fazit</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40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11</w:t>
            </w:r>
            <w:r w:rsidR="005E71CC" w:rsidRPr="005E71CC">
              <w:rPr>
                <w:rFonts w:ascii="Arial" w:hAnsi="Arial" w:cs="Arial"/>
                <w:noProof/>
                <w:webHidden/>
              </w:rPr>
              <w:fldChar w:fldCharType="end"/>
            </w:r>
          </w:hyperlink>
        </w:p>
        <w:p w14:paraId="6C135C03" w14:textId="47632D28" w:rsidR="005E71CC" w:rsidRPr="005E71CC" w:rsidRDefault="00DF678D">
          <w:pPr>
            <w:pStyle w:val="Verzeichnis2"/>
            <w:tabs>
              <w:tab w:val="right" w:leader="dot" w:pos="9062"/>
            </w:tabs>
            <w:rPr>
              <w:rFonts w:ascii="Arial" w:eastAsiaTheme="minorEastAsia" w:hAnsi="Arial" w:cs="Arial"/>
              <w:noProof/>
              <w:lang w:eastAsia="de-DE"/>
            </w:rPr>
          </w:pPr>
          <w:hyperlink w:anchor="_Toc52300041" w:history="1">
            <w:r w:rsidR="005E71CC" w:rsidRPr="005E71CC">
              <w:rPr>
                <w:rStyle w:val="Hyperlink"/>
                <w:rFonts w:ascii="Arial" w:hAnsi="Arial" w:cs="Arial"/>
                <w:noProof/>
              </w:rPr>
              <w:t>b Ausbilck</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41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11</w:t>
            </w:r>
            <w:r w:rsidR="005E71CC" w:rsidRPr="005E71CC">
              <w:rPr>
                <w:rFonts w:ascii="Arial" w:hAnsi="Arial" w:cs="Arial"/>
                <w:noProof/>
                <w:webHidden/>
              </w:rPr>
              <w:fldChar w:fldCharType="end"/>
            </w:r>
          </w:hyperlink>
        </w:p>
        <w:p w14:paraId="3DBDCB97" w14:textId="144904A1" w:rsidR="005E71CC" w:rsidRPr="005E71CC" w:rsidRDefault="00DF678D">
          <w:pPr>
            <w:pStyle w:val="Verzeichnis1"/>
            <w:tabs>
              <w:tab w:val="right" w:leader="dot" w:pos="9062"/>
            </w:tabs>
            <w:rPr>
              <w:rFonts w:ascii="Arial" w:eastAsiaTheme="minorEastAsia" w:hAnsi="Arial" w:cs="Arial"/>
              <w:noProof/>
              <w:lang w:eastAsia="de-DE"/>
            </w:rPr>
          </w:pPr>
          <w:hyperlink w:anchor="_Toc52300042" w:history="1">
            <w:r w:rsidR="005E71CC" w:rsidRPr="005E71CC">
              <w:rPr>
                <w:rStyle w:val="Hyperlink"/>
                <w:rFonts w:ascii="Arial" w:hAnsi="Arial" w:cs="Arial"/>
                <w:noProof/>
                <w:lang w:val="en-US"/>
              </w:rPr>
              <w:t>6 Verzeichnis</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42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12</w:t>
            </w:r>
            <w:r w:rsidR="005E71CC" w:rsidRPr="005E71CC">
              <w:rPr>
                <w:rFonts w:ascii="Arial" w:hAnsi="Arial" w:cs="Arial"/>
                <w:noProof/>
                <w:webHidden/>
              </w:rPr>
              <w:fldChar w:fldCharType="end"/>
            </w:r>
          </w:hyperlink>
        </w:p>
        <w:p w14:paraId="35382B02" w14:textId="3F328BA7" w:rsidR="005E71CC" w:rsidRPr="005E71CC" w:rsidRDefault="00DF678D">
          <w:pPr>
            <w:pStyle w:val="Verzeichnis2"/>
            <w:tabs>
              <w:tab w:val="right" w:leader="dot" w:pos="9062"/>
            </w:tabs>
            <w:rPr>
              <w:rFonts w:ascii="Arial" w:eastAsiaTheme="minorEastAsia" w:hAnsi="Arial" w:cs="Arial"/>
              <w:noProof/>
              <w:lang w:eastAsia="de-DE"/>
            </w:rPr>
          </w:pPr>
          <w:hyperlink w:anchor="_Toc52300043" w:history="1">
            <w:r w:rsidR="005E71CC" w:rsidRPr="005E71CC">
              <w:rPr>
                <w:rStyle w:val="Hyperlink"/>
                <w:rFonts w:ascii="Arial" w:hAnsi="Arial" w:cs="Arial"/>
                <w:noProof/>
              </w:rPr>
              <w:t>a Literaturverzeichnis</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43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12</w:t>
            </w:r>
            <w:r w:rsidR="005E71CC" w:rsidRPr="005E71CC">
              <w:rPr>
                <w:rFonts w:ascii="Arial" w:hAnsi="Arial" w:cs="Arial"/>
                <w:noProof/>
                <w:webHidden/>
              </w:rPr>
              <w:fldChar w:fldCharType="end"/>
            </w:r>
          </w:hyperlink>
        </w:p>
        <w:p w14:paraId="46D6CCAF" w14:textId="3D5C59C9" w:rsidR="005E71CC" w:rsidRPr="005E71CC" w:rsidRDefault="00DF678D">
          <w:pPr>
            <w:pStyle w:val="Verzeichnis2"/>
            <w:tabs>
              <w:tab w:val="right" w:leader="dot" w:pos="9062"/>
            </w:tabs>
            <w:rPr>
              <w:rFonts w:ascii="Arial" w:eastAsiaTheme="minorEastAsia" w:hAnsi="Arial" w:cs="Arial"/>
              <w:noProof/>
              <w:lang w:eastAsia="de-DE"/>
            </w:rPr>
          </w:pPr>
          <w:hyperlink w:anchor="_Toc52300044" w:history="1">
            <w:r w:rsidR="005E71CC" w:rsidRPr="005E71CC">
              <w:rPr>
                <w:rStyle w:val="Hyperlink"/>
                <w:rFonts w:ascii="Arial" w:hAnsi="Arial" w:cs="Arial"/>
                <w:noProof/>
              </w:rPr>
              <w:t>b Abbildungsverzeichnis</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44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12</w:t>
            </w:r>
            <w:r w:rsidR="005E71CC" w:rsidRPr="005E71CC">
              <w:rPr>
                <w:rFonts w:ascii="Arial" w:hAnsi="Arial" w:cs="Arial"/>
                <w:noProof/>
                <w:webHidden/>
              </w:rPr>
              <w:fldChar w:fldCharType="end"/>
            </w:r>
          </w:hyperlink>
        </w:p>
        <w:p w14:paraId="39773110" w14:textId="1AA03BD1" w:rsidR="005E71CC" w:rsidRPr="005E71CC" w:rsidRDefault="00DF678D">
          <w:pPr>
            <w:pStyle w:val="Verzeichnis2"/>
            <w:tabs>
              <w:tab w:val="right" w:leader="dot" w:pos="9062"/>
            </w:tabs>
            <w:rPr>
              <w:rFonts w:ascii="Arial" w:eastAsiaTheme="minorEastAsia" w:hAnsi="Arial" w:cs="Arial"/>
              <w:noProof/>
              <w:lang w:eastAsia="de-DE"/>
            </w:rPr>
          </w:pPr>
          <w:hyperlink w:anchor="_Toc52300045" w:history="1">
            <w:r w:rsidR="005E71CC" w:rsidRPr="005E71CC">
              <w:rPr>
                <w:rStyle w:val="Hyperlink"/>
                <w:rFonts w:ascii="Arial" w:hAnsi="Arial" w:cs="Arial"/>
                <w:noProof/>
              </w:rPr>
              <w:t>c Formelverzeichnis</w:t>
            </w:r>
            <w:r w:rsidR="005E71CC" w:rsidRPr="005E71CC">
              <w:rPr>
                <w:rFonts w:ascii="Arial" w:hAnsi="Arial" w:cs="Arial"/>
                <w:noProof/>
                <w:webHidden/>
              </w:rPr>
              <w:tab/>
            </w:r>
            <w:r w:rsidR="005E71CC" w:rsidRPr="005E71CC">
              <w:rPr>
                <w:rFonts w:ascii="Arial" w:hAnsi="Arial" w:cs="Arial"/>
                <w:noProof/>
                <w:webHidden/>
              </w:rPr>
              <w:fldChar w:fldCharType="begin"/>
            </w:r>
            <w:r w:rsidR="005E71CC" w:rsidRPr="005E71CC">
              <w:rPr>
                <w:rFonts w:ascii="Arial" w:hAnsi="Arial" w:cs="Arial"/>
                <w:noProof/>
                <w:webHidden/>
              </w:rPr>
              <w:instrText xml:space="preserve"> PAGEREF _Toc52300045 \h </w:instrText>
            </w:r>
            <w:r w:rsidR="005E71CC" w:rsidRPr="005E71CC">
              <w:rPr>
                <w:rFonts w:ascii="Arial" w:hAnsi="Arial" w:cs="Arial"/>
                <w:noProof/>
                <w:webHidden/>
              </w:rPr>
            </w:r>
            <w:r w:rsidR="005E71CC" w:rsidRPr="005E71CC">
              <w:rPr>
                <w:rFonts w:ascii="Arial" w:hAnsi="Arial" w:cs="Arial"/>
                <w:noProof/>
                <w:webHidden/>
              </w:rPr>
              <w:fldChar w:fldCharType="separate"/>
            </w:r>
            <w:r w:rsidR="00A0168D">
              <w:rPr>
                <w:rFonts w:ascii="Arial" w:hAnsi="Arial" w:cs="Arial"/>
                <w:noProof/>
                <w:webHidden/>
              </w:rPr>
              <w:t>12</w:t>
            </w:r>
            <w:r w:rsidR="005E71CC" w:rsidRPr="005E71CC">
              <w:rPr>
                <w:rFonts w:ascii="Arial" w:hAnsi="Arial" w:cs="Arial"/>
                <w:noProof/>
                <w:webHidden/>
              </w:rPr>
              <w:fldChar w:fldCharType="end"/>
            </w:r>
          </w:hyperlink>
        </w:p>
        <w:p w14:paraId="1FF0A2F8" w14:textId="4EE41177" w:rsidR="005E71CC" w:rsidRDefault="005E71CC">
          <w:r w:rsidRPr="005E71CC">
            <w:rPr>
              <w:rFonts w:ascii="Arial" w:hAnsi="Arial" w:cs="Arial"/>
              <w:b/>
              <w:bCs/>
            </w:rPr>
            <w:fldChar w:fldCharType="end"/>
          </w:r>
        </w:p>
      </w:sdtContent>
    </w:sdt>
    <w:p w14:paraId="0439A40F" w14:textId="77777777" w:rsidR="00E72908" w:rsidRDefault="00E72908">
      <w:pPr>
        <w:rPr>
          <w:rFonts w:ascii="Arial" w:eastAsia="Times New Roman" w:hAnsi="Arial" w:cstheme="majorBidi"/>
          <w:color w:val="2F5496" w:themeColor="accent1" w:themeShade="BF"/>
          <w:sz w:val="40"/>
          <w:szCs w:val="32"/>
          <w:lang w:eastAsia="de-DE"/>
        </w:rPr>
      </w:pPr>
      <w:r>
        <w:br w:type="page"/>
      </w:r>
    </w:p>
    <w:p w14:paraId="31FEB843" w14:textId="6FB169ED" w:rsidR="008C2FDE" w:rsidRDefault="008C2FDE" w:rsidP="008C2FDE">
      <w:pPr>
        <w:pStyle w:val="AAErsteberschrift"/>
      </w:pPr>
      <w:bookmarkStart w:id="1" w:name="_Toc52300016"/>
      <w:r>
        <w:lastRenderedPageBreak/>
        <w:t xml:space="preserve">1 </w:t>
      </w:r>
      <w:r w:rsidR="00F349FA">
        <w:t>Einleitung</w:t>
      </w:r>
      <w:bookmarkEnd w:id="1"/>
      <w:r w:rsidR="00F349FA">
        <w:t xml:space="preserve"> </w:t>
      </w:r>
    </w:p>
    <w:p w14:paraId="2D60C7E4" w14:textId="7A5C1AC4" w:rsidR="00F349FA" w:rsidRDefault="008C2FDE" w:rsidP="00333299">
      <w:pPr>
        <w:pStyle w:val="AAZweiteberschrift"/>
      </w:pPr>
      <w:bookmarkStart w:id="2" w:name="_Toc52300017"/>
      <w:r>
        <w:t xml:space="preserve">a </w:t>
      </w:r>
      <w:r w:rsidR="00F349FA">
        <w:t>Problemstellung</w:t>
      </w:r>
      <w:bookmarkEnd w:id="2"/>
    </w:p>
    <w:p w14:paraId="3A7BDA53" w14:textId="77777777" w:rsidR="008C2FDE" w:rsidRDefault="008C2FDE" w:rsidP="00333299">
      <w:pPr>
        <w:pStyle w:val="AAZweiteberschrift"/>
      </w:pPr>
    </w:p>
    <w:p w14:paraId="05EB43BD" w14:textId="4673B8E7" w:rsidR="00F349FA" w:rsidRPr="00F349FA" w:rsidRDefault="00F349FA" w:rsidP="008C2FDE">
      <w:pPr>
        <w:pStyle w:val="AAStandard"/>
      </w:pPr>
      <w:r w:rsidRPr="00F349FA">
        <w:t xml:space="preserve">Spätestens seit dem „Big Bang des Deep Learning“ im Jahre 2009 sind Begriffe wie künstliche Intelligenz, Maschinelles Lernen und neuronale Netze ständige Begleiter </w:t>
      </w:r>
      <w:bookmarkStart w:id="3" w:name="_Hlk44072231"/>
      <w:r w:rsidRPr="00F349FA">
        <w:t>nicht nur in der Informatik, sondern</w:t>
      </w:r>
      <w:bookmarkEnd w:id="3"/>
      <w:r w:rsidRPr="00F349FA">
        <w:t xml:space="preserve"> auch in unserem alltäglichen Leben.</w:t>
      </w:r>
      <w:bookmarkStart w:id="4" w:name="_Hlk52183732"/>
      <w:bookmarkEnd w:id="0"/>
      <w:r w:rsidRPr="00F349FA">
        <w:t xml:space="preserve"> </w:t>
      </w:r>
      <w:bookmarkStart w:id="5" w:name="_Hlk44075059"/>
      <w:bookmarkStart w:id="6" w:name="_Hlk44072304"/>
      <w:r w:rsidRPr="00F349FA">
        <w:t>In dem Jahr konnte Nvidia mit einer neuen Generation von Grafikarten die Geschwindigkeit von Deep Learning Systemen verhundertfachen; Der Startschuss für eine Revolution der neuronalen Netze war gegeben.</w:t>
      </w:r>
      <w:bookmarkEnd w:id="5"/>
      <w:r w:rsidRPr="00F349FA">
        <w:t xml:space="preserve"> </w:t>
      </w:r>
      <w:bookmarkEnd w:id="6"/>
    </w:p>
    <w:bookmarkEnd w:id="4"/>
    <w:p w14:paraId="2D925293" w14:textId="14984AF3" w:rsidR="00F349FA" w:rsidRDefault="00F349FA" w:rsidP="008C2FDE">
      <w:pPr>
        <w:pStyle w:val="AAStandard"/>
      </w:pPr>
      <w:r w:rsidRPr="00F349FA">
        <w:t xml:space="preserve">Seitdem beschleunigt sich die Entwicklung solcher „selbst lernenden“ und „intelligenten“ Systeme immer weiter und in den letzten zehn Jahren schlugen Computer eine Vielzahl an Menschen in einer großen Varietät von Aufgaben. Vor allem das Meistern komplexer Brettspiele wie Schach, Shogi und Go waren große Meilensteine in der jüngeren Geschichte der künstlichen Intelligenz. </w:t>
      </w:r>
    </w:p>
    <w:p w14:paraId="61768B9F" w14:textId="439C9845" w:rsidR="00F349FA" w:rsidRPr="00F349FA" w:rsidRDefault="001360FE" w:rsidP="001360FE">
      <w:pPr>
        <w:pStyle w:val="AAStandard"/>
      </w:pPr>
      <w:r>
        <w:t>Während die meisten Anwendungsfälle für künstliche Intelligenzen und speziell neuronale Netze nur in der Forschung auftreten, hat es die Bilderkennung mittels neuronaler Netze in unseren Alltag geschafft.</w:t>
      </w:r>
      <w:bookmarkStart w:id="7" w:name="_Hlk43891138"/>
      <w:bookmarkStart w:id="8" w:name="_Hlk44072721"/>
      <w:r>
        <w:t xml:space="preserve"> </w:t>
      </w:r>
      <w:r w:rsidR="00F349FA" w:rsidRPr="00F349FA">
        <w:t xml:space="preserve">Google und Apple sortieren Bilder auf unseren Smartphones, Stock Footage wird automatisch klassifiziert und Facebook kann auf Gruppenbildern einzelne Personen identifizieren und zuordnen; All dies geschieht mit gut trainierten neuronalen Netzen. </w:t>
      </w:r>
      <w:bookmarkEnd w:id="7"/>
      <w:bookmarkEnd w:id="8"/>
    </w:p>
    <w:p w14:paraId="308CC3BF" w14:textId="694D3586" w:rsidR="00EC215C" w:rsidRDefault="00F349FA" w:rsidP="00383BC5">
      <w:pPr>
        <w:spacing w:line="360" w:lineRule="auto"/>
        <w:rPr>
          <w:rFonts w:ascii="Arial" w:eastAsia="Times New Roman" w:hAnsi="Arial" w:cs="Arial"/>
          <w:sz w:val="24"/>
          <w:szCs w:val="24"/>
          <w:lang w:eastAsia="de-DE"/>
        </w:rPr>
      </w:pPr>
      <w:bookmarkStart w:id="9" w:name="_Hlk44074424"/>
      <w:r w:rsidRPr="00F349FA">
        <w:rPr>
          <w:rFonts w:ascii="Arial" w:eastAsia="Times New Roman" w:hAnsi="Arial" w:cs="Arial"/>
          <w:sz w:val="24"/>
          <w:szCs w:val="24"/>
          <w:lang w:eastAsia="de-DE"/>
        </w:rPr>
        <w:t xml:space="preserve">Während dies Beispiele für Software sind, bei denen ein Fehler keine sonderlichen negativen Folgen hat, wird nun seit circa drei Jahren Bilderkennung auch im Bereich der Sicherheit eingesetzt. Auf neuronalen Netzten basierende Gesichtserkennung soll in Zukunft vermehrt an öffentlichen Plätzen eingesetzt werden und auch autonom fahrende Autos besitzen Bilderkennungssoftware zur Umgebungsanalyse. Fehler und falsche Klassifizierungen können in solchen Fällen fatale Folgen hervorrufen. </w:t>
      </w:r>
      <w:bookmarkEnd w:id="9"/>
    </w:p>
    <w:p w14:paraId="71E5BF3A" w14:textId="5D995685" w:rsidR="00F349FA" w:rsidRDefault="00EC215C" w:rsidP="00280D56">
      <w:pPr>
        <w:pStyle w:val="AAZweiteberschrift"/>
      </w:pPr>
      <w:r>
        <w:rPr>
          <w:rFonts w:cs="Arial"/>
          <w:sz w:val="24"/>
          <w:szCs w:val="24"/>
        </w:rPr>
        <w:br w:type="page"/>
      </w:r>
      <w:bookmarkStart w:id="10" w:name="_Toc52300018"/>
      <w:r w:rsidR="008C2FDE">
        <w:lastRenderedPageBreak/>
        <w:t>b Zielsetzung</w:t>
      </w:r>
      <w:bookmarkEnd w:id="10"/>
    </w:p>
    <w:p w14:paraId="34AB3E0A" w14:textId="2877D116" w:rsidR="008C2FDE" w:rsidRDefault="008C2FDE" w:rsidP="008C2FDE">
      <w:pPr>
        <w:pStyle w:val="AAZweiteberschrift"/>
      </w:pPr>
    </w:p>
    <w:p w14:paraId="4C64A1B8" w14:textId="4B773038" w:rsidR="008C2FDE" w:rsidRDefault="008C2FDE" w:rsidP="008C2FDE">
      <w:pPr>
        <w:pStyle w:val="AAStandard"/>
      </w:pPr>
      <w:r w:rsidRPr="00E06058">
        <w:t>Wirft man einen Blick auf den „Gartner Hype Cycle for Emerging Technologies 2019“</w:t>
      </w:r>
      <w:r w:rsidR="005E71CC">
        <w:t xml:space="preserve"> (Abb. 1)</w:t>
      </w:r>
      <w:r w:rsidRPr="00E06058">
        <w:t xml:space="preserve"> ist „Artificial Intelligence Platform as a Service“ (AI PaaS) einer der erwartungsvollsten Themen der nächsten Jahre. AI PaaS beschreibt Cloud basierte Lösungen für eine Fülle an KI-Anwendungen, vor allem im Bereich der computer vision</w:t>
      </w:r>
      <w:r>
        <w:t>, image classification</w:t>
      </w:r>
      <w:r w:rsidRPr="00E06058">
        <w:t xml:space="preserve"> und des natural language processing. Auf solche hohen Erwartungen an eine Technologie wie sie gerade an die künstliche Intelligenz gestellt wird, folgt unweigerlich eine Ernüchterung. Je stärker diese Ernüchterung ausfällt, desto länger wird es dauern bis künstliche Intelligenzen produktiv flächendeckend eingesetzt werden kann. Um einer zu starken Ernüchterung entgegen zu wirken, ist es wichtig frühzeitig auf Fehl- und Manipulierbarkeit von neuronalen Netzten hinzuweisen. Dies hilft beim Einschätzen von Risiken und beschleunigt das Herausarbeiten wichtiger und sinnvoller Anwendungsgebiete und führt somit zu einem schnelleren Erreichen des Produktivitätsstatus. </w:t>
      </w:r>
    </w:p>
    <w:p w14:paraId="336E0839" w14:textId="77777777" w:rsidR="00EC215C" w:rsidRDefault="001360FE" w:rsidP="00EC215C">
      <w:pPr>
        <w:pStyle w:val="AAStandard"/>
        <w:keepNext/>
        <w:jc w:val="center"/>
      </w:pPr>
      <w:r>
        <w:rPr>
          <w:noProof/>
        </w:rPr>
        <w:drawing>
          <wp:inline distT="0" distB="0" distL="0" distR="0" wp14:anchorId="177D2043" wp14:editId="1FA07086">
            <wp:extent cx="3438525" cy="2152015"/>
            <wp:effectExtent l="0" t="0" r="9525" b="63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38525" cy="2152015"/>
                    </a:xfrm>
                    <a:prstGeom prst="rect">
                      <a:avLst/>
                    </a:prstGeom>
                    <a:noFill/>
                  </pic:spPr>
                </pic:pic>
              </a:graphicData>
            </a:graphic>
          </wp:inline>
        </w:drawing>
      </w:r>
    </w:p>
    <w:p w14:paraId="31EFC8D1" w14:textId="39E2F748" w:rsidR="001360FE" w:rsidRPr="00E06058" w:rsidRDefault="00EC215C" w:rsidP="00EC215C">
      <w:pPr>
        <w:pStyle w:val="Beschriftung"/>
        <w:jc w:val="center"/>
      </w:pPr>
      <w:bookmarkStart w:id="11" w:name="_Toc52298128"/>
      <w:r>
        <w:t xml:space="preserve">Abbildung </w:t>
      </w:r>
      <w:fldSimple w:instr=" SEQ Abbildung \* ARABIC ">
        <w:r w:rsidR="00A0168D">
          <w:rPr>
            <w:noProof/>
          </w:rPr>
          <w:t>1</w:t>
        </w:r>
      </w:fldSimple>
      <w:r>
        <w:t xml:space="preserve"> Gartner Hype Cycle for Emerging Technologies, 2019</w:t>
      </w:r>
      <w:bookmarkEnd w:id="11"/>
    </w:p>
    <w:p w14:paraId="4B9CDD2B" w14:textId="3021786B" w:rsidR="008C2FDE" w:rsidRPr="00E06058" w:rsidRDefault="008C2FDE" w:rsidP="008C2FDE">
      <w:pPr>
        <w:pStyle w:val="AAStandard"/>
      </w:pPr>
      <w:bookmarkStart w:id="12" w:name="_Hlk44072124"/>
      <w:r w:rsidRPr="00E06058">
        <w:t xml:space="preserve">Adversarial Attacks (deutsch: adversative Angriffe) sind Methoden, um neuronale Netze zu täuschen und absichtlich falsche Outputs zu provozieren. Diese Methoden werden hauptsächlich im Bereich der Bilderkennung erforscht. Ziel der Forschung um Adversarial Attacks ist es, die Manipulierbarkeit von neuronalen Netzten zu erkennen und Fehler im System aufzuzeigen. </w:t>
      </w:r>
      <w:bookmarkStart w:id="13" w:name="_Hlk44074621"/>
      <w:bookmarkEnd w:id="12"/>
      <w:r w:rsidRPr="00E06058">
        <w:t xml:space="preserve">Ein solcher Adversarial Attack auf ein Sicherheitssystem könnte </w:t>
      </w:r>
      <w:r>
        <w:t>grav</w:t>
      </w:r>
      <w:r w:rsidRPr="00E06058">
        <w:t xml:space="preserve">ierende Folgen hervorrufen. </w:t>
      </w:r>
      <w:bookmarkEnd w:id="13"/>
    </w:p>
    <w:p w14:paraId="5BDDA5D8" w14:textId="77777777" w:rsidR="008C2FDE" w:rsidRPr="00E06058" w:rsidRDefault="008C2FDE" w:rsidP="008C2FDE">
      <w:pPr>
        <w:pStyle w:val="AAStandard"/>
      </w:pPr>
      <w:r w:rsidRPr="00E06058">
        <w:t xml:space="preserve">Aufgrund der wachsenden Anzahl und der steigenden Bedeutung von Bilderkennungssoftware werden Adversarial Attacks zunehmend als Bedrohung </w:t>
      </w:r>
      <w:r w:rsidRPr="00E06058">
        <w:lastRenderedPageBreak/>
        <w:t xml:space="preserve">wahrgenommen und als einer der gefährlichsten Ansätze, um künstliche Intelligenz zu hacken. </w:t>
      </w:r>
    </w:p>
    <w:p w14:paraId="7B430D57" w14:textId="4C57CF65" w:rsidR="003D5889" w:rsidRDefault="008C2FDE" w:rsidP="003D5889">
      <w:pPr>
        <w:pStyle w:val="AAStandard"/>
      </w:pPr>
      <w:r w:rsidRPr="00E06058">
        <w:t>Dieses Projekt soll Adversarial Attacks erklären, anhand eines Praxisbeispiels veranschaulichen und die damit einhergehenden Gefahren erläutern. Dies ist vor allem für die Bilderkennung entscheidend, da sie zukünftig zunehmend auch im Sicherheitsbereich verwendet werden soll.</w:t>
      </w:r>
    </w:p>
    <w:p w14:paraId="475E0B53" w14:textId="14E23F73" w:rsidR="003D5889" w:rsidRDefault="003D5889" w:rsidP="003D5889">
      <w:pPr>
        <w:pStyle w:val="AAErsteberschrift"/>
      </w:pPr>
      <w:bookmarkStart w:id="14" w:name="_Toc52300019"/>
      <w:r>
        <w:t>2 Neuronale Netze und Stand der Technik</w:t>
      </w:r>
      <w:bookmarkEnd w:id="14"/>
    </w:p>
    <w:p w14:paraId="33EC45FE" w14:textId="565FCCF8" w:rsidR="003D5889" w:rsidRPr="003D5889" w:rsidRDefault="003D5889" w:rsidP="003D5889">
      <w:pPr>
        <w:pStyle w:val="AAZweiteberschrift"/>
        <w:rPr>
          <w:lang w:val="en-US"/>
        </w:rPr>
      </w:pPr>
      <w:bookmarkStart w:id="15" w:name="_Toc52300020"/>
      <w:r w:rsidRPr="003D5889">
        <w:rPr>
          <w:lang w:val="en-US"/>
        </w:rPr>
        <w:t>a Image Classification und Computer Vision</w:t>
      </w:r>
      <w:bookmarkEnd w:id="15"/>
    </w:p>
    <w:p w14:paraId="01CFE56F" w14:textId="29F2F15F" w:rsidR="003D5889" w:rsidRDefault="003D5889" w:rsidP="003D5889">
      <w:pPr>
        <w:pStyle w:val="AAZweiteberschrift"/>
        <w:rPr>
          <w:lang w:val="en-US"/>
        </w:rPr>
      </w:pPr>
    </w:p>
    <w:p w14:paraId="5E90554B" w14:textId="1CFB8986" w:rsidR="003E3E6B" w:rsidRPr="003E3E6B" w:rsidRDefault="003E3E6B" w:rsidP="003E3E6B">
      <w:pPr>
        <w:pStyle w:val="AAStandard"/>
      </w:pPr>
      <w:r w:rsidRPr="00E06058">
        <w:t>Parallel zu den neuen technischen Möglichkeiten im Jahr 2009 veröffentlichte die Stanford University im selben Jahr ImageNet. ImageNet ist eine Datenbank für visuelle Daten und derer dazugehörigen Kategorisierung. Sie beinhaltet mehr als 14 Million Bilder und über 20.000 Kategorien und ermöglichte so erstmals das Training von Deep Learning Systemen zur Bilderkennung. Seitdem ist die Bilderkennung die größte und eine der wichtigsten Anwendungsfälle von künstlicher Intelligenz. Für viele ist es der Einstieg in das Thema der neuronalen Netze</w:t>
      </w:r>
      <w:r w:rsidR="005244E9">
        <w:t xml:space="preserve"> (Abb. 2)</w:t>
      </w:r>
      <w:r w:rsidRPr="00E06058">
        <w:t xml:space="preserve"> und für viele Modelle der Bilderkennung ist eine Fehlerquote von unter 0,5 % keine Seltenheit mehr. Deswegen sind neuronale Netze zur Bilderkennung einer der wenigen künstlichen Intelligenzen, die es aus der Forschung heraus- und in unseren Alltag hereingeschafft haben</w:t>
      </w:r>
      <w:r w:rsidR="009C028E">
        <w:rPr>
          <w:noProof/>
        </w:rPr>
        <w:t>.</w:t>
      </w:r>
    </w:p>
    <w:p w14:paraId="4C8AED96" w14:textId="77777777" w:rsidR="00EC215C" w:rsidRDefault="009C028E" w:rsidP="00EC215C">
      <w:pPr>
        <w:pStyle w:val="AAStandard"/>
        <w:keepNext/>
        <w:jc w:val="center"/>
      </w:pPr>
      <w:r>
        <w:rPr>
          <w:noProof/>
        </w:rPr>
        <w:drawing>
          <wp:inline distT="0" distB="0" distL="0" distR="0" wp14:anchorId="7D43833B" wp14:editId="6E618A56">
            <wp:extent cx="5762625" cy="1934845"/>
            <wp:effectExtent l="0" t="0" r="9525"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2625" cy="1934845"/>
                    </a:xfrm>
                    <a:prstGeom prst="rect">
                      <a:avLst/>
                    </a:prstGeom>
                    <a:noFill/>
                    <a:ln>
                      <a:noFill/>
                    </a:ln>
                  </pic:spPr>
                </pic:pic>
              </a:graphicData>
            </a:graphic>
          </wp:inline>
        </w:drawing>
      </w:r>
    </w:p>
    <w:p w14:paraId="671CD199" w14:textId="31E14B02" w:rsidR="009C028E" w:rsidRDefault="00EC215C" w:rsidP="00EC215C">
      <w:pPr>
        <w:pStyle w:val="Beschriftung"/>
        <w:jc w:val="center"/>
      </w:pPr>
      <w:bookmarkStart w:id="16" w:name="_Toc52298129"/>
      <w:r>
        <w:t xml:space="preserve">Abbildung </w:t>
      </w:r>
      <w:fldSimple w:instr=" SEQ Abbildung \* ARABIC ">
        <w:r w:rsidR="00A0168D">
          <w:rPr>
            <w:noProof/>
          </w:rPr>
          <w:t>2</w:t>
        </w:r>
      </w:fldSimple>
      <w:r>
        <w:t xml:space="preserve"> Deep Neural Networks im Kontext</w:t>
      </w:r>
      <w:bookmarkEnd w:id="16"/>
    </w:p>
    <w:p w14:paraId="12AB4F0B" w14:textId="1B8DDF37" w:rsidR="006B48AE" w:rsidRDefault="006B48AE" w:rsidP="006B48AE">
      <w:pPr>
        <w:pStyle w:val="AAStandard"/>
      </w:pPr>
      <w:r>
        <w:t xml:space="preserve">Moderne Bilderkennungsmodelle werden fast ausschließlich mit Deep Neural-Networks programmiert. Solche Modelle können dutzende an Neuronenebenen mit millionen von trainierbaren Parametern haben, dies führt zu der namensgebenden Tiefe in den Deep-Learning-Systemen. </w:t>
      </w:r>
      <w:r w:rsidR="00760EBD">
        <w:t xml:space="preserve">Das Prinzip nachdem Deep-Learning </w:t>
      </w:r>
      <w:r w:rsidR="00760EBD">
        <w:lastRenderedPageBreak/>
        <w:t xml:space="preserve">Systeme trainiert werden und lernen lässt sich, wie bei jedem Machine-Learning-Modell; in drei Hauptkategorien unterscheiden; Dem </w:t>
      </w:r>
      <w:r w:rsidR="00760EBD" w:rsidRPr="003D5889">
        <w:t>supervised learning (deutsch: überwachtes Lernen)</w:t>
      </w:r>
      <w:r w:rsidR="00760EBD">
        <w:t xml:space="preserve">, unsupervised learning </w:t>
      </w:r>
      <w:r w:rsidR="00760EBD" w:rsidRPr="003D5889">
        <w:t>(deutsch: unüberwacht</w:t>
      </w:r>
      <w:r w:rsidR="00760EBD">
        <w:t>es Lernen</w:t>
      </w:r>
      <w:r w:rsidR="00760EBD" w:rsidRPr="003D5889">
        <w:t>)</w:t>
      </w:r>
      <w:r w:rsidR="00760EBD">
        <w:t xml:space="preserve"> und reinforcemne learning (deutsch bestärktes Lernen)</w:t>
      </w:r>
      <w:r w:rsidR="005244E9">
        <w:t xml:space="preserve"> (Abb. 3).</w:t>
      </w:r>
      <w:r w:rsidR="00760EBD">
        <w:t xml:space="preserve"> </w:t>
      </w:r>
      <w:r w:rsidR="00760EBD" w:rsidRPr="003D5889">
        <w:t>Mit Lernen ist dabei die Fähigkeit einer künstlichen Intelligenz gemeint, Gesetzmäßigkeiten nachzubilden.</w:t>
      </w:r>
    </w:p>
    <w:p w14:paraId="28D75788" w14:textId="2ADC16EB" w:rsidR="003D5889" w:rsidRDefault="003D5889" w:rsidP="003D5889">
      <w:pPr>
        <w:pStyle w:val="AAStandard"/>
      </w:pPr>
      <w:r w:rsidRPr="003D5889">
        <w:t>Das supervised learning setzt im Gegensatz zum unsupervised</w:t>
      </w:r>
      <w:r w:rsidR="00760EBD">
        <w:t xml:space="preserve">- </w:t>
      </w:r>
      <w:r w:rsidRPr="003D5889">
        <w:t>oder reinforcemnet learning, gekennzeichnete (labelled) Daten voraus. Innerhalb des supervised Learning exsitieren zwei große Problemstellungen: Regressionsprobleme und Klasssifikationsprobleme. Regressio</w:t>
      </w:r>
      <w:r w:rsidR="00760EBD">
        <w:t>ns</w:t>
      </w:r>
      <w:r w:rsidRPr="003D5889">
        <w:t>probleme beschäftigen sich mit der Vorhersage kontinuierlichen Wertes (Aktienkurs, Häuserpreise, usw.), wo hingegen Klassifikationsprobleme sich mit der Zuordnung eines Inputs zu einer vordefinierten Klasse beschäftigen.</w:t>
      </w:r>
      <w:r w:rsidR="00383BC5">
        <w:t xml:space="preserve"> </w:t>
      </w:r>
    </w:p>
    <w:p w14:paraId="74B2537C" w14:textId="77777777" w:rsidR="00280D56" w:rsidRDefault="003D5889" w:rsidP="00280D56">
      <w:pPr>
        <w:pStyle w:val="AAStandard"/>
        <w:keepNext/>
        <w:jc w:val="center"/>
      </w:pPr>
      <w:r w:rsidRPr="00E06058">
        <w:rPr>
          <w:rFonts w:ascii="Myriad Pro" w:hAnsi="Myriad Pro" w:cs="Times New Roman"/>
          <w:noProof/>
        </w:rPr>
        <w:drawing>
          <wp:inline distT="0" distB="0" distL="0" distR="0" wp14:anchorId="5E312413" wp14:editId="65F73FD7">
            <wp:extent cx="5760720" cy="3900170"/>
            <wp:effectExtent l="0" t="0" r="0" b="0"/>
            <wp:docPr id="2" name="Grafik 2" descr="What is machine learning? | Ironhack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machine learning? | Ironhack Blo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3900170"/>
                    </a:xfrm>
                    <a:prstGeom prst="rect">
                      <a:avLst/>
                    </a:prstGeom>
                    <a:noFill/>
                    <a:ln>
                      <a:noFill/>
                    </a:ln>
                  </pic:spPr>
                </pic:pic>
              </a:graphicData>
            </a:graphic>
          </wp:inline>
        </w:drawing>
      </w:r>
    </w:p>
    <w:p w14:paraId="4F700946" w14:textId="612D9C22" w:rsidR="003D5889" w:rsidRDefault="00280D56" w:rsidP="00280D56">
      <w:pPr>
        <w:pStyle w:val="Beschriftung"/>
        <w:jc w:val="center"/>
      </w:pPr>
      <w:bookmarkStart w:id="17" w:name="_Toc52298130"/>
      <w:r>
        <w:t xml:space="preserve">Abbildung </w:t>
      </w:r>
      <w:fldSimple w:instr=" SEQ Abbildung \* ARABIC ">
        <w:r w:rsidR="00A0168D">
          <w:rPr>
            <w:noProof/>
          </w:rPr>
          <w:t>3</w:t>
        </w:r>
      </w:fldSimple>
      <w:r>
        <w:t xml:space="preserve"> Machine Learning</w:t>
      </w:r>
      <w:bookmarkEnd w:id="17"/>
    </w:p>
    <w:p w14:paraId="77E15924" w14:textId="77777777" w:rsidR="0005587B" w:rsidRDefault="003D5889" w:rsidP="003D5889">
      <w:pPr>
        <w:pStyle w:val="AAStandard"/>
      </w:pPr>
      <w:r w:rsidRPr="00E06058">
        <w:t>Die Image Classificatio</w:t>
      </w:r>
      <w:r w:rsidR="00760EBD">
        <w:t>n (deutsch Bilderkennung)</w:t>
      </w:r>
      <w:r w:rsidRPr="00E06058">
        <w:t xml:space="preserve"> beschäftigt sich mit nahezu allen visuellen </w:t>
      </w:r>
      <w:r w:rsidR="00383BC5">
        <w:t xml:space="preserve">und gekennzeichneten </w:t>
      </w:r>
      <w:r w:rsidRPr="00E06058">
        <w:t>Daten.</w:t>
      </w:r>
      <w:r w:rsidR="00E72908">
        <w:t xml:space="preserve"> Die heutigen Anwendungen sind vielfältig von der Diagnostik, wo mittels Image Classification Tumore bestimmt werden, bis hin zur </w:t>
      </w:r>
      <w:r w:rsidR="0005587B">
        <w:t>Identifizierung von Kunstwerken und Gemälden.</w:t>
      </w:r>
    </w:p>
    <w:p w14:paraId="49C689BE" w14:textId="1E4864FE" w:rsidR="00707EF9" w:rsidRDefault="0005587B" w:rsidP="003D5889">
      <w:pPr>
        <w:pStyle w:val="AAStandard"/>
      </w:pPr>
      <w:r>
        <w:lastRenderedPageBreak/>
        <w:t>Computer Vision ist ein interdisziplinäres Forschungsgebiet</w:t>
      </w:r>
      <w:r w:rsidR="00707EF9">
        <w:t xml:space="preserve"> zwischen der Informatik und den Ingenieurswissenschaften,</w:t>
      </w:r>
      <w:r>
        <w:t xml:space="preserve"> welches versucht die durch die Image Classification erlangte Fähigkeit zu „</w:t>
      </w:r>
      <w:r w:rsidR="00DB2931">
        <w:t>s</w:t>
      </w:r>
      <w:r>
        <w:t xml:space="preserve">ehen“ in das Arbeiten von Computern und Maschinen einzubinden. Beispielhaft ist </w:t>
      </w:r>
      <w:r w:rsidR="00707EF9">
        <w:t>dafür die Verkehrsschild-Erkennung</w:t>
      </w:r>
      <w:r>
        <w:t xml:space="preserve"> </w:t>
      </w:r>
      <w:r w:rsidR="00707EF9">
        <w:t>welche nicht nur Verkehrsschilder identifiziert, sondern auch abhängig davon Fahr-Empfehlungen aussprechen kann.</w:t>
      </w:r>
    </w:p>
    <w:p w14:paraId="7325D2CC" w14:textId="3F76D79E" w:rsidR="009C028E" w:rsidRDefault="00383BC5" w:rsidP="00383BC5">
      <w:pPr>
        <w:pStyle w:val="AAZweiteberschrift"/>
      </w:pPr>
      <w:bookmarkStart w:id="18" w:name="_Toc52300021"/>
      <w:r>
        <w:t>b Verkehrsschild-Erkennung</w:t>
      </w:r>
      <w:bookmarkEnd w:id="18"/>
      <w:r w:rsidR="003D5889" w:rsidRPr="00E06058">
        <w:t xml:space="preserve"> </w:t>
      </w:r>
    </w:p>
    <w:p w14:paraId="4D3AA6BC" w14:textId="5E1B4812" w:rsidR="00383BC5" w:rsidRDefault="00383BC5" w:rsidP="00383BC5">
      <w:pPr>
        <w:pStyle w:val="AAZweiteberschrift"/>
      </w:pPr>
    </w:p>
    <w:p w14:paraId="46B74BCC" w14:textId="4EF6FD14" w:rsidR="00383BC5" w:rsidRPr="003E3EF0" w:rsidRDefault="00383BC5" w:rsidP="00383BC5">
      <w:pPr>
        <w:pStyle w:val="AAStandard"/>
      </w:pPr>
      <w:r w:rsidRPr="003E3EF0">
        <w:t>Die Verkehrsschilderkennung ist ein Assistenzsystem in vielen modernen Autos und wird seit über 10 Jahren verbaut. Sie funktioniert häufig über eine im Bereich der Rückseite des Innenspiegels montierte Videokamera. Diese filmt die vor dem Auto liegende Straße und deren Umgebung. Das aufgezeichnete Bild dient als Input für die künstliche Intelligenz.</w:t>
      </w:r>
    </w:p>
    <w:p w14:paraId="00E3991F" w14:textId="0B800C1F" w:rsidR="00383BC5" w:rsidRDefault="00383BC5" w:rsidP="00383BC5">
      <w:pPr>
        <w:pStyle w:val="AAStandard"/>
      </w:pPr>
      <w:r w:rsidRPr="003E3EF0">
        <w:t>Die Ve</w:t>
      </w:r>
      <w:r>
        <w:t>r</w:t>
      </w:r>
      <w:r w:rsidRPr="003E3EF0">
        <w:t>ke</w:t>
      </w:r>
      <w:r>
        <w:t>hr</w:t>
      </w:r>
      <w:r w:rsidRPr="003E3EF0">
        <w:t xml:space="preserve">sschilderkennung durchläuft zwei große Arbeitsschritte. Erstens die </w:t>
      </w:r>
      <w:r w:rsidR="00B01DF5">
        <w:t xml:space="preserve">Object Detection (deutsch: </w:t>
      </w:r>
      <w:r w:rsidRPr="003E3EF0">
        <w:t>Objektidentifizierung</w:t>
      </w:r>
      <w:r w:rsidR="00B01DF5">
        <w:t>)</w:t>
      </w:r>
      <w:r w:rsidRPr="003E3EF0">
        <w:t xml:space="preserve"> und zweitens die </w:t>
      </w:r>
      <w:r w:rsidR="00B01DF5">
        <w:t xml:space="preserve">Image Classification (deutsch: </w:t>
      </w:r>
      <w:r w:rsidRPr="003E3EF0">
        <w:t>Bilderkennung</w:t>
      </w:r>
      <w:r w:rsidR="00B01DF5">
        <w:t>)</w:t>
      </w:r>
      <w:r w:rsidR="005244E9">
        <w:t xml:space="preserve"> (Abb. 4)</w:t>
      </w:r>
      <w:r w:rsidRPr="003E3EF0">
        <w:t xml:space="preserve">. Bei der </w:t>
      </w:r>
      <w:r w:rsidR="00B01DF5">
        <w:t>Object Detection</w:t>
      </w:r>
      <w:r w:rsidRPr="003E3EF0">
        <w:t xml:space="preserve"> wird ein eingehendes Bild in Teilbereiche basierend auf den abgebildeten Objekten unt</w:t>
      </w:r>
      <w:r>
        <w:t>e</w:t>
      </w:r>
      <w:r w:rsidRPr="003E3EF0">
        <w:t>rteilt. Diese Teilbereiche gelten als separate Inputs für die</w:t>
      </w:r>
      <w:r w:rsidR="00B01DF5" w:rsidRPr="00B01DF5">
        <w:t xml:space="preserve"> </w:t>
      </w:r>
      <w:r w:rsidR="00B01DF5">
        <w:t>Image Classification</w:t>
      </w:r>
      <w:r>
        <w:t>, welche den einzelnen Teilbereich separat analysiert und es</w:t>
      </w:r>
      <w:r w:rsidRPr="003E3EF0">
        <w:t xml:space="preserve"> als das entsprechende Objekt</w:t>
      </w:r>
      <w:r>
        <w:t xml:space="preserve"> identifiziert.</w:t>
      </w:r>
      <w:r w:rsidRPr="003E3EF0">
        <w:t xml:space="preserve"> </w:t>
      </w:r>
    </w:p>
    <w:p w14:paraId="356D7931" w14:textId="77777777" w:rsidR="00280D56" w:rsidRDefault="00F401AE" w:rsidP="00280D56">
      <w:pPr>
        <w:pStyle w:val="AAStandard"/>
        <w:keepNext/>
        <w:jc w:val="center"/>
      </w:pPr>
      <w:r>
        <w:rPr>
          <w:noProof/>
        </w:rPr>
        <w:drawing>
          <wp:inline distT="0" distB="0" distL="0" distR="0" wp14:anchorId="7CB903E7" wp14:editId="4E03021A">
            <wp:extent cx="4455042" cy="2412677"/>
            <wp:effectExtent l="0" t="0" r="3175"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94953" cy="2596760"/>
                    </a:xfrm>
                    <a:prstGeom prst="rect">
                      <a:avLst/>
                    </a:prstGeom>
                    <a:noFill/>
                    <a:ln>
                      <a:noFill/>
                    </a:ln>
                  </pic:spPr>
                </pic:pic>
              </a:graphicData>
            </a:graphic>
          </wp:inline>
        </w:drawing>
      </w:r>
    </w:p>
    <w:p w14:paraId="3675DCBB" w14:textId="05EE01AE" w:rsidR="00383BC5" w:rsidRPr="00280D56" w:rsidRDefault="00280D56" w:rsidP="00280D56">
      <w:pPr>
        <w:pStyle w:val="Beschriftung"/>
        <w:jc w:val="center"/>
        <w:rPr>
          <w:lang w:val="en-US"/>
        </w:rPr>
      </w:pPr>
      <w:bookmarkStart w:id="19" w:name="_Toc52298131"/>
      <w:r w:rsidRPr="00280D56">
        <w:rPr>
          <w:lang w:val="en-US"/>
        </w:rPr>
        <w:t xml:space="preserve">Abbildung </w:t>
      </w:r>
      <w:r>
        <w:fldChar w:fldCharType="begin"/>
      </w:r>
      <w:r w:rsidRPr="00280D56">
        <w:rPr>
          <w:lang w:val="en-US"/>
        </w:rPr>
        <w:instrText xml:space="preserve"> SEQ Abbildung \* ARABIC </w:instrText>
      </w:r>
      <w:r>
        <w:fldChar w:fldCharType="separate"/>
      </w:r>
      <w:r w:rsidR="00A0168D">
        <w:rPr>
          <w:noProof/>
          <w:lang w:val="en-US"/>
        </w:rPr>
        <w:t>4</w:t>
      </w:r>
      <w:r>
        <w:fldChar w:fldCharType="end"/>
      </w:r>
      <w:r w:rsidRPr="00280D56">
        <w:rPr>
          <w:lang w:val="en-US"/>
        </w:rPr>
        <w:t xml:space="preserve"> Object Detection und Image Classification</w:t>
      </w:r>
      <w:bookmarkEnd w:id="19"/>
    </w:p>
    <w:p w14:paraId="62A1BAB0" w14:textId="77777777" w:rsidR="00383BC5" w:rsidRDefault="00383BC5" w:rsidP="00383BC5">
      <w:pPr>
        <w:pStyle w:val="AAStandard"/>
      </w:pPr>
      <w:r>
        <w:t xml:space="preserve">Das System assistiert dem Fahrer beim Fahren des Autos. Aufgrund der erkannten Verkehrsschilder kann das System überhöhte Geschwindigkeiten melden, es kann </w:t>
      </w:r>
      <w:r>
        <w:lastRenderedPageBreak/>
        <w:t xml:space="preserve">auf Vorfahrtssituationen hinweisen und den Fahrer vor Falscheinfahrten warnen. Der Fahrer wird meist über eine Anzeige auf dem Display oder über einen Warnton auf das erkannte Schild aufmerksam gemacht. Durch neue Vorstöße der Forschung im Bereich des autonomen Fahrens gewinnt die Verkehrsschilderkennung zunehmend an Relevanz. Dies liegt dran, da die von der KI bereitgestellten Informationen über Verkehrsschilder als Grundlage für das Steuern des Fahrzeuges dienen werden. Dementsprechend wächst der Anspruch an die Qualität der Verkehrsschilderkennung. </w:t>
      </w:r>
    </w:p>
    <w:p w14:paraId="57A8C935" w14:textId="2F467C02" w:rsidR="00383BC5" w:rsidRDefault="00B01DF5" w:rsidP="00B01DF5">
      <w:pPr>
        <w:pStyle w:val="AAZweiteberschrift"/>
      </w:pPr>
      <w:bookmarkStart w:id="20" w:name="_Toc52300022"/>
      <w:r>
        <w:t>c Adversarial Attacks</w:t>
      </w:r>
      <w:bookmarkEnd w:id="20"/>
    </w:p>
    <w:p w14:paraId="3E101844" w14:textId="0A7FC3BF" w:rsidR="00B01DF5" w:rsidRDefault="00B01DF5" w:rsidP="00B01DF5">
      <w:pPr>
        <w:pStyle w:val="AAZweiteberschrift"/>
      </w:pPr>
    </w:p>
    <w:p w14:paraId="4B35409E" w14:textId="6D47FE76" w:rsidR="00B01DF5" w:rsidRDefault="00B01DF5" w:rsidP="00B01DF5">
      <w:pPr>
        <w:pStyle w:val="AAStandard"/>
      </w:pPr>
      <w:r w:rsidRPr="00582640">
        <w:t>Eine Adversarial Attack (deutsch: Gegenspielerattacke) ist ein vorsätzlich von einem Angreifen manipuliert Input für eine KI, um einen fehlerhaften Output dieser zu provozieren. Wichtig ist, dass die Manipulation keinen Einfluss auf die Wahrnehmung des Menschen hat, sondern nur auf Prozesse der KI. Dem menschlichen Auge fällt in den meisten Fällen kein Unterschied zwischen einem mainpulierten und einem originalen Bild auf. In diesem Zusammenhang ist oft von „optischen Täuschungen“ für künstliche Intelligenzen die Rede.</w:t>
      </w:r>
      <w:r w:rsidR="005E71CC">
        <w:t xml:space="preserve"> </w:t>
      </w:r>
      <w:sdt>
        <w:sdtPr>
          <w:alias w:val="To edit, see citavi.com/edit"/>
          <w:tag w:val="CitaviPlaceholder#16c8c548-23b3-4acf-9a0f-842c603e889b"/>
          <w:id w:val="613643628"/>
          <w:placeholder>
            <w:docPart w:val="DefaultPlaceholder_-1854013440"/>
          </w:placeholder>
        </w:sdtPr>
        <w:sdtEndPr/>
        <w:sdtContent>
          <w:r w:rsidR="005E71CC">
            <w:rPr>
              <w:noProof/>
            </w:rPr>
            <w:fldChar w:fldCharType="begin"/>
          </w:r>
          <w:r w:rsidR="005E71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TdhMzJiLThlNWMtNDMzOC1hMjQ4LTM2OWNlNDU0MGE3ZSIsIlJhbmdlTGVuZ3RoIjozLCJSZWZlcmVuY2VJZCI6ImU2Y2RlYmFkLTY2ZjktNDM3YS1iYjZlLTc3N2M1NDM2NDli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FydW5hdmEgQ2hha3JhYm9ydHkiLCJQcm90ZWN0ZWQiOmZhbHNlLCJTZXgiOjAsIkNyZWF0ZWRCeSI6Il9Ob2FoIFDDvHR6IiwiQ3JlYXRlZE9uIjoiMjAyMC0wOS0yOVQxNTo1NToxOCIsIk1vZGlmaWVkQnkiOiJfTm9haCBQw7x0eiIsIklkIjoiMmUwMDhkOGUtMjIxNi00YjAxLTkzMjEtOTI3ZGQzY2MxMmM3IiwiTW9kaWZpZWRPbiI6IjIwMjAtMDktMjlUMTU6NTU6M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mxvZy5mbG95ZGh1Yi5jb20vaW50cm9kdWN0aW9uLXRvLWFkdmVyc2FyaWFsLW1hY2hpbmUtbGVhcm5pbmcvIiwiVXJpU3RyaW5nIjoiaHR0cHM6Ly9ibG9nLmZsb3lkaHViLmNvbS9pbnRyb2R1Y3Rpb24tdG8tYWR2ZXJzYXJpYWwtbWFjaGluZS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}</w:instrText>
          </w:r>
          <w:r w:rsidR="005E71CC">
            <w:rPr>
              <w:noProof/>
            </w:rPr>
            <w:fldChar w:fldCharType="separate"/>
          </w:r>
          <w:r w:rsidR="005E71CC">
            <w:rPr>
              <w:noProof/>
            </w:rPr>
            <w:t>[1]</w:t>
          </w:r>
          <w:r w:rsidR="005E71CC">
            <w:rPr>
              <w:noProof/>
            </w:rPr>
            <w:fldChar w:fldCharType="end"/>
          </w:r>
        </w:sdtContent>
      </w:sdt>
      <w:r w:rsidRPr="00582640">
        <w:t xml:space="preserve"> </w:t>
      </w:r>
    </w:p>
    <w:p w14:paraId="18FC65FA" w14:textId="78AAE01E" w:rsidR="000F3F6E" w:rsidRPr="00582640" w:rsidRDefault="000F3F6E" w:rsidP="000F3F6E">
      <w:pPr>
        <w:pStyle w:val="AAdritteberschrift"/>
      </w:pPr>
      <w:bookmarkStart w:id="21" w:name="_Toc52300023"/>
      <w:r>
        <w:t>i Historie</w:t>
      </w:r>
      <w:bookmarkEnd w:id="21"/>
    </w:p>
    <w:p w14:paraId="54FCD28D" w14:textId="73A46D12" w:rsidR="00B01DF5" w:rsidRPr="00582640" w:rsidRDefault="00B01DF5" w:rsidP="00B01DF5">
      <w:pPr>
        <w:pStyle w:val="AAStandard"/>
      </w:pPr>
      <w:r w:rsidRPr="00582640">
        <w:t xml:space="preserve">Eine solche Attacke wurde bereits auf eine Vielzahl von Input-Arten angewandt. Einer der ersten attackierten Machine learning Modell war ein E-Mail Spam Classifier. Solche Classifier </w:t>
      </w:r>
      <w:r w:rsidR="005244E9" w:rsidRPr="00582640">
        <w:t>analysieren</w:t>
      </w:r>
      <w:r w:rsidRPr="00582640">
        <w:t xml:space="preserve"> den Text einer eingehenden E-Mail und klassifizieren anhand der im Text vorkommenden Wörter die E-Mail in die Kategorien „Spam“ oder „kein Spam“. Bereits vor der Erfindung der ersten neuronalen Netze im Jahre 2004 fanden die ersten solcher Attacken statt, indem man herausfand welche Wörter der Classifier als „gute“ und welche als „schlechte“ Wörter sortierte. Der manipulierte </w:t>
      </w:r>
      <w:r w:rsidR="005244E9">
        <w:t>E-Mail-</w:t>
      </w:r>
      <w:r w:rsidRPr="00582640">
        <w:t>Text wurden anschließend nur noch mit „guten“ Wörtern geschrieben, behielt aber den gleichen Inhalt, woraufhin er anschließend nur noch von Menschen als Spam identifiziert werden konnte.</w:t>
      </w:r>
      <w:r w:rsidR="005E71CC">
        <w:t xml:space="preserve"> </w:t>
      </w:r>
      <w:sdt>
        <w:sdtPr>
          <w:alias w:val="To edit, see citavi.com/edit"/>
          <w:tag w:val="CitaviPlaceholder#f21e7ef3-ecbc-4ed2-b4f1-5ce788fef5c1"/>
          <w:id w:val="1569996003"/>
          <w:placeholder>
            <w:docPart w:val="DefaultPlaceholder_-1854013440"/>
          </w:placeholder>
        </w:sdtPr>
        <w:sdtEndPr/>
        <w:sdtContent>
          <w:r w:rsidR="005E71CC">
            <w:rPr>
              <w:noProof/>
            </w:rPr>
            <w:fldChar w:fldCharType="begin"/>
          </w:r>
          <w:r w:rsidR="005E71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OWIzMjdkLTMxZWItNDEyNy05M2ZkLTlmN2RjMzhhNGQ2MCIsIlJhbmdlTGVuZ3RoIjozLCJSZWZlcmVuY2VJZCI6IjFiOWUwMmRjLTAyNzEtNGNhOC1hOGQ5LTRjNGZmM2U1ODA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dyZWdvcnkgTC4gV2l0dGVsLCBTLiBGZWxpeCBXdSIsIlByb3RlY3RlZCI6ZmFsc2UsIlNleCI6MCwiQ3JlYXRlZEJ5IjoiX05vYWggUMO8dHoiLCJDcmVhdGVkT24iOiIyMDIwLTA5LTI5VDA4OjAxOjAxIiwiTW9kaWZpZWRCeSI6Il9Ob2FoIFDDvHR6IiwiSWQiOiJkM2FhODZjMi1lNmJjLTRlOWYtODQ5MC1lNmE4MDdmODMxZGIiLCJNb2RpZmllZE9uIjoiMjAyMC0wOS0yOVQwODowMTow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dWF3ZXRiYmdcXEFwcERhdGFcXExvY2FsXFxUZW1wXFxtZHRjemRrcC5qcGciLCJVcmlTdHJpbmciOiIxYjllMDJkYy0wMjcxLTRjYTgtYThkOS00YzRmZjNlNTgwNWQ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ZjIxZTdlZjMtZWNiYy00ZWQyLWI0ZjEtNWNlNzg4ZmVmNWMxIiwiVGV4dCI6Ils0XSIsIldBSVZlcnNpb24iOiI2LjUuMC4wIn0=}</w:instrText>
          </w:r>
          <w:r w:rsidR="005E71CC">
            <w:rPr>
              <w:noProof/>
            </w:rPr>
            <w:fldChar w:fldCharType="separate"/>
          </w:r>
          <w:r w:rsidR="005E71CC">
            <w:rPr>
              <w:noProof/>
            </w:rPr>
            <w:t>[4]</w:t>
          </w:r>
          <w:r w:rsidR="005E71CC">
            <w:rPr>
              <w:noProof/>
            </w:rPr>
            <w:fldChar w:fldCharType="end"/>
          </w:r>
        </w:sdtContent>
      </w:sdt>
      <w:r w:rsidRPr="00582640">
        <w:t xml:space="preserve"> </w:t>
      </w:r>
    </w:p>
    <w:p w14:paraId="5A12A9CF" w14:textId="06FA9699" w:rsidR="000F3F6E" w:rsidRDefault="00B01DF5" w:rsidP="00B01DF5">
      <w:pPr>
        <w:pStyle w:val="AAStandard"/>
      </w:pPr>
      <w:r w:rsidRPr="00582640">
        <w:t>Bis ins Jahr 2013 hofften viele Forscher das nicht lineare Classifier, wie neuronale Netze, sicher vor adversarial Attacks</w:t>
      </w:r>
      <w:r w:rsidR="0068340C">
        <w:t xml:space="preserve"> (AA)</w:t>
      </w:r>
      <w:r w:rsidRPr="00582640">
        <w:t xml:space="preserve"> seien. Als 2012 neuronale Netze das Forschungsfeld der Bilderkennung dominierten, wurden auch die Bemühungen neuronale Netze durch </w:t>
      </w:r>
      <w:r w:rsidR="0068340C">
        <w:t>AA</w:t>
      </w:r>
      <w:r w:rsidRPr="00582640">
        <w:t>zu manipulieren, größer. 2014 gelang der Durchbruch und die ersten Attacken auf neuronale Netze waren erfolgreich.</w:t>
      </w:r>
      <w:r w:rsidR="005E71CC">
        <w:t xml:space="preserve"> </w:t>
      </w:r>
      <w:sdt>
        <w:sdtPr>
          <w:alias w:val="To edit, see citavi.com/edit"/>
          <w:tag w:val="CitaviPlaceholder#c8131914-36cb-481a-8424-5068640ca20f"/>
          <w:id w:val="1773512715"/>
          <w:placeholder>
            <w:docPart w:val="DefaultPlaceholder_-1854013440"/>
          </w:placeholder>
        </w:sdtPr>
        <w:sdtEndPr/>
        <w:sdtContent>
          <w:r w:rsidR="005E71CC">
            <w:rPr>
              <w:noProof/>
            </w:rPr>
            <w:fldChar w:fldCharType="begin"/>
          </w:r>
          <w:r w:rsidR="005E71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TY4N2VjLWVmZmItNDZlNC1hNDI1LWRlMTYyMjRiMzE2MSIsIlJhbmdlTGVuZ3RoIjozLCJSZWZlcmVuY2VJZCI6ImM3OTlmNmExLTU1ZDgtNGQxZC1iYzRmLTAyNWY4NGUxNjE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hbiBHb29kZmVsbG93LCBOaWNvbGFzIFBhcGVybm90LCBTYW5keSBIdWFuZywgUm9ja3kgRHVhbiwgUGlldGVyIEFiYmVlbCwgSmFjayBDbGFyayIsIlByb3RlY3RlZCI6ZmFsc2UsIlNleCI6MCwiQ3JlYXRlZEJ5IjoiX05vYWggUMO8dHoiLCJDcmVhdGVkT24iOiIyMDIwLTA5LTI5VDA3OjI1OjM2IiwiTW9kaWZpZWRCeSI6Il9Ob2FoIFDDvHR6IiwiSWQiOiIwNThhZjFmMS0yYmM3LTQ1M2YtOWRiMC04YzM5YTA3YzIwM2IiLCJNb2RpZmllZE9uIjoiMjAyMC0wOS0yOVQwNzoyNToz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vcGVuYWkuY29tL2Jsb2cvYWR2ZXJzYXJpYWwtZXhhbXBsZS1yZXNlYXJjaC8iLCJVcmlTdHJpbmciOiJodHRwczovL29wZW5haS5jb20vYmxvZy9hZHZlcnNhcmlhbC1leGFtcGxlLXJlc2VhcmNo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M4MTMxOTE0LTM2Y2ItNDgxYS04NDI0LTUwNjg2NDBjYTIwZiIsIlRleHQiOiJbNV0iLCJXQUlWZXJzaW9uIjoiNi41LjAuMCJ9}</w:instrText>
          </w:r>
          <w:r w:rsidR="005E71CC">
            <w:rPr>
              <w:noProof/>
            </w:rPr>
            <w:fldChar w:fldCharType="separate"/>
          </w:r>
          <w:r w:rsidR="005E71CC">
            <w:rPr>
              <w:noProof/>
            </w:rPr>
            <w:t>[5]</w:t>
          </w:r>
          <w:r w:rsidR="005E71CC">
            <w:rPr>
              <w:noProof/>
            </w:rPr>
            <w:fldChar w:fldCharType="end"/>
          </w:r>
        </w:sdtContent>
      </w:sdt>
      <w:r w:rsidRPr="00582640">
        <w:t xml:space="preserve"> Seitdem beziehen sich </w:t>
      </w:r>
      <w:r w:rsidRPr="00582640">
        <w:lastRenderedPageBreak/>
        <w:t>die Attacken fast ausschließlich auf neuronale Netze mit visuellem oder auditivem Input.</w:t>
      </w:r>
    </w:p>
    <w:p w14:paraId="3CC4FCD3" w14:textId="1205DD7D" w:rsidR="000F3F6E" w:rsidRDefault="000F3F6E" w:rsidP="000F3F6E">
      <w:pPr>
        <w:pStyle w:val="AAdritteberschrift"/>
      </w:pPr>
      <w:bookmarkStart w:id="22" w:name="_Toc52300024"/>
      <w:r>
        <w:t>ii Targeted und Untargeted</w:t>
      </w:r>
      <w:bookmarkEnd w:id="22"/>
      <w:r w:rsidR="00B01DF5" w:rsidRPr="00582640">
        <w:t xml:space="preserve">  </w:t>
      </w:r>
    </w:p>
    <w:p w14:paraId="1E18628F" w14:textId="7614CBBA" w:rsidR="008A3144" w:rsidRDefault="0068340C" w:rsidP="00C5607E">
      <w:pPr>
        <w:pStyle w:val="AAStandard"/>
      </w:pPr>
      <w:r>
        <w:t>AAs</w:t>
      </w:r>
      <w:r w:rsidR="00B01DF5" w:rsidRPr="00582640">
        <w:t xml:space="preserve"> werden in zwei Kategorien unterteilt; gezielte (englisch: targeted) und ungezielte (englisch: untargeted) Attacken. Eine gezielte Attacke hat eine Ziel-Klasse und versucht, das ein Modell einen Input nicht mehr als die ursprüngliche Klasse identifiziert, sondern als die vordefinierte Ziel-Klasse. Eine ungezielte Attacke hingegen versucht nur eine fehlerhafte Klassifizierung herbeizuführen; Als welche falsche Klasse der Input identifiziert wird spielt dabei keine Rolle. Der Vorteil einer ungezielten Attacke liegt in der benötigten Zeit für die Ausführung. Gezielte Attacken brauchen mehr Rechenzeit besitzen dafür aber den Vorteil einer perfekteren und unauffälligeren Attacke.</w:t>
      </w:r>
      <w:r w:rsidR="005E71CC">
        <w:t xml:space="preserve"> </w:t>
      </w:r>
      <w:sdt>
        <w:sdtPr>
          <w:alias w:val="To edit, see citavi.com/edit"/>
          <w:tag w:val="CitaviPlaceholder#9ff4d453-b124-49cb-b1b6-594401b342aa"/>
          <w:id w:val="438108005"/>
          <w:placeholder>
            <w:docPart w:val="DefaultPlaceholder_-1854013440"/>
          </w:placeholder>
        </w:sdtPr>
        <w:sdtEndPr/>
        <w:sdtContent>
          <w:r w:rsidR="005E71CC">
            <w:rPr>
              <w:noProof/>
            </w:rPr>
            <w:fldChar w:fldCharType="begin"/>
          </w:r>
          <w:r w:rsidR="005E71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tZWRpdW0uY29tL29uZmlkby10ZWNoL2FkdmVyc2FyaWFsLWF0dGFja3MtYW5kLWRlZmVuY2VzLWZvci1jb252b2x1dGlvbmFsLW5ldXJhbC1uZXR3b3Jrcy02NjkxNWVjZTUyZTciLCJVcmlTdHJpbmciOiJodHRwczovL21lZGl1bS5jb20vb25maWRvLXRlY2gvYWR2ZXJzYXJpYWwtYXR0YWNrcy1hbmQtZGVmZW5jZXMtZm9yLWNvbnZvbHV0aW9uYWwtbmV1cmFsLW5ldHdvcmtzLTY2OTE1ZWNlNTJl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NZWRpdW0gQXJ0aWtlbCwgdm9yc2ljaHRpZyBiZXrDvGdsaWNoIGRlciBRdWVsbGUiLCJDcmVhdGVkQnkiOiJfTm9haCBQw7x0eiIsIkNyZWF0ZWRPbiI6IjIwMjAtMDktMjlUMDc6MzU6MzYiLCJNb2RpZmllZEJ5IjoiX05vYWggUMO8dHoiLCJJZCI6ImJkNmNiYjE2LTExYjEtNDQ2Mi1iYzdhLWY2YTVlOGNiOWQzZSIsIk1vZGlmaWVkT24iOiIyMDIwLTA5LTI5VDA3OjM2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b25maWRvLXRlY2gvYWR2ZXJzYXJpYWwtYXR0YWNrcy1hbmQtZGVmZW5jZXMtZm9yLWNvbnZvbHV0aW9uYWwtbmV1cmFsLW5ldHdvcmtzLTY2OTE1ZWNlNTJlNyIsIlVyaVN0cmluZyI6Imh0dHBzOi8vbWVkaXVtLmNvbS9vbmZpZG8tdGVjaC9hZHZlcnNhcmlhbC1hdHRhY2tzLWFuZC1kZWZlbmNlcy1mb3ItY29udm9sdXRpb25hbC1uZXVyYWwtbmV0d29ya3MtNjY5MTVlY2U1MmU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}</w:instrText>
          </w:r>
          <w:r w:rsidR="005E71CC">
            <w:rPr>
              <w:noProof/>
            </w:rPr>
            <w:fldChar w:fldCharType="separate"/>
          </w:r>
          <w:r w:rsidR="005E71CC">
            <w:rPr>
              <w:noProof/>
            </w:rPr>
            <w:t>[6]</w:t>
          </w:r>
          <w:r w:rsidR="005E71CC">
            <w:rPr>
              <w:noProof/>
            </w:rPr>
            <w:fldChar w:fldCharType="end"/>
          </w:r>
        </w:sdtContent>
      </w:sdt>
      <w:r w:rsidR="00B01DF5" w:rsidRPr="00582640">
        <w:t xml:space="preserve"> </w:t>
      </w:r>
    </w:p>
    <w:p w14:paraId="7F214094" w14:textId="74016BB7" w:rsidR="000F3F6E" w:rsidRPr="005E71CC" w:rsidRDefault="000F3F6E" w:rsidP="000F3F6E">
      <w:pPr>
        <w:pStyle w:val="AAdritteberschrift"/>
      </w:pPr>
      <w:bookmarkStart w:id="23" w:name="_Toc52300025"/>
      <w:r w:rsidRPr="005E71CC">
        <w:t>iii Black-, Grey- und White Box</w:t>
      </w:r>
      <w:bookmarkEnd w:id="23"/>
    </w:p>
    <w:p w14:paraId="35BFF27B" w14:textId="28CE35B8" w:rsidR="008779E8" w:rsidRDefault="00763A7E" w:rsidP="008A3144">
      <w:pPr>
        <w:pStyle w:val="AAStandard"/>
      </w:pPr>
      <w:r>
        <w:t>Zusätzlich w</w:t>
      </w:r>
      <w:r w:rsidR="0068340C">
        <w:t>ird in der Forschung zwischen „Black Box“ -, „Grey Box“ - und „White Box“ Attacken differenziert.</w:t>
      </w:r>
      <w:r w:rsidR="00ED784E">
        <w:t xml:space="preserve"> Der Unterschied dieser drei Attacken liegt in dem Wissen über das anzugreifende Netz.</w:t>
      </w:r>
      <w:r w:rsidR="0068340C">
        <w:t xml:space="preserve"> Bei einer White Box Attacke hat der Angreifer </w:t>
      </w:r>
      <w:r w:rsidR="00ED784E">
        <w:t>Informationen</w:t>
      </w:r>
      <w:r w:rsidR="0068340C">
        <w:t xml:space="preserve"> über die Architektur des Netzes, sowie die dazugehörigen Aktivierungsfunktionen und die trainierten Parameter. Grey Box Attacken fehlt jegliche</w:t>
      </w:r>
      <w:r w:rsidR="00ED784E">
        <w:t>s Wissen</w:t>
      </w:r>
      <w:r w:rsidR="0068340C">
        <w:t xml:space="preserve"> über Parameter und deren Zusammenspie</w:t>
      </w:r>
      <w:r w:rsidR="00ED784E">
        <w:t>l</w:t>
      </w:r>
      <w:r w:rsidR="0068340C">
        <w:t xml:space="preserve">. </w:t>
      </w:r>
      <w:r w:rsidR="00ED784E">
        <w:t>S</w:t>
      </w:r>
      <w:r w:rsidR="0068340C">
        <w:t>olche Attacke</w:t>
      </w:r>
      <w:r w:rsidR="00ED784E">
        <w:t>n</w:t>
      </w:r>
      <w:r w:rsidR="0068340C">
        <w:t xml:space="preserve"> stütz</w:t>
      </w:r>
      <w:r w:rsidR="00ED784E">
        <w:t>en</w:t>
      </w:r>
      <w:r w:rsidR="0068340C">
        <w:t xml:space="preserve"> sich alleinig auf die Struktur des Netztes. </w:t>
      </w:r>
      <w:r w:rsidR="00ED784E">
        <w:t xml:space="preserve">Die einzige verfügbare Information bei einer Black Box Attacke hingegen ist der In- und Output der künstlichen Intelligenz. </w:t>
      </w:r>
      <w:r w:rsidR="00140A39">
        <w:t xml:space="preserve">Bei einer solchen Attacke wird ein anderes neuronales Netz oder sogar gar kein Netz </w:t>
      </w:r>
      <w:r w:rsidR="008779E8">
        <w:t>herbeigezogen,</w:t>
      </w:r>
      <w:r w:rsidR="00140A39">
        <w:t xml:space="preserve"> um einen adversarial Input zu generieren, in der Hoffnung, dass das zu attackierende Netz </w:t>
      </w:r>
      <w:r w:rsidR="005244E9">
        <w:t>ähnlich</w:t>
      </w:r>
      <w:r w:rsidR="00140A39">
        <w:t xml:space="preserve"> auf die Manipulation reagiert.</w:t>
      </w:r>
      <w:r w:rsidR="008779E8">
        <w:t xml:space="preserve"> </w:t>
      </w:r>
      <w:r w:rsidR="000F3F6E">
        <w:t>Die meisten Verteidigungsmechanismen, welche bereits erfolgreich über den Attackierer in einem Grey- oder Black Box Szenario triumphierten, scheiterten an White Box Attacks. Zum Beispiel w</w:t>
      </w:r>
      <w:r w:rsidR="009D54D5">
        <w:t>aren sieben der neun bei der 2018 „International Conference on Learning Representations“(ICLR2018) vorgestellten Verteidigungen unerfolgreich gegen die adaptive Struktur einer White Box Attacke.</w:t>
      </w:r>
      <w:r w:rsidR="005E71CC">
        <w:t xml:space="preserve"> </w:t>
      </w:r>
      <w:sdt>
        <w:sdtPr>
          <w:alias w:val="To edit, see citavi.com/edit"/>
          <w:tag w:val="CitaviPlaceholder#6b0e83e6-b040-47d1-9909-ab9d3342cf91"/>
          <w:id w:val="-1015618687"/>
          <w:placeholder>
            <w:docPart w:val="DefaultPlaceholder_-1854013440"/>
          </w:placeholder>
        </w:sdtPr>
        <w:sdtEndPr/>
        <w:sdtContent>
          <w:r w:rsidR="005E71CC">
            <w:rPr>
              <w:noProof/>
            </w:rPr>
            <w:fldChar w:fldCharType="begin"/>
          </w:r>
          <w:r w:rsidR="005E71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ThmOWZiLWMwNTAtNDkzNi1hNzc4LThlMWU2MzMyN2IyYSIsIlJhbmdlTGVuZ3RoIjozLCJSZWZlcmVuY2VJZCI6IjM1NDdkZTBkLWM4MjUtNDYwZi1iM2Q0LTQzOTQ5OWRhMzc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1YXdldGJiZ1xcQXBwRGF0YVxcTG9jYWxcXFRlbXBcXGNkdnFkeG41LmpwZyIsIlVyaVN0cmluZyI6IjM1NDdkZTBkLWM4MjUtNDYwZi1iM2Q0LTQzOTQ5OWRhMzc5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bmcuMjAxOS4xMi4wMT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5nLjIwMTkuMTIuMDEyIiwiVXJpU3RyaW5nIjoiaHR0cHM6Ly9kb2kub3JnLzEwLjEwMTYvai5lbmcuMjAxOS4xMi4wM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}</w:instrText>
          </w:r>
          <w:r w:rsidR="005E71CC">
            <w:rPr>
              <w:noProof/>
            </w:rPr>
            <w:fldChar w:fldCharType="separate"/>
          </w:r>
          <w:r w:rsidR="005E71CC">
            <w:rPr>
              <w:noProof/>
            </w:rPr>
            <w:t>[7]</w:t>
          </w:r>
          <w:r w:rsidR="005E71CC">
            <w:rPr>
              <w:noProof/>
            </w:rPr>
            <w:fldChar w:fldCharType="end"/>
          </w:r>
        </w:sdtContent>
      </w:sdt>
    </w:p>
    <w:p w14:paraId="21120E6C" w14:textId="0EC39A8A" w:rsidR="009D54D5" w:rsidRDefault="009D54D5" w:rsidP="009D54D5">
      <w:pPr>
        <w:pStyle w:val="AAdritteberschrift"/>
      </w:pPr>
      <w:bookmarkStart w:id="24" w:name="_Toc52300026"/>
      <w:r>
        <w:t>iv Attack-Arten</w:t>
      </w:r>
      <w:bookmarkEnd w:id="24"/>
    </w:p>
    <w:p w14:paraId="010C5376" w14:textId="4EB1512C" w:rsidR="009D54D5" w:rsidRDefault="009D54D5" w:rsidP="009D54D5">
      <w:pPr>
        <w:pStyle w:val="AAStandard"/>
      </w:pPr>
      <w:r>
        <w:t xml:space="preserve">Über die Zeit hinweg wurden viele verschiedene Arten zur Durchführung einer solchen Attacke probiert und definiert. Nachfolgend sind die wichtigsten Attacken aufgeführt. Auch wenn die meisten dieser Attacken auf verschiedene </w:t>
      </w:r>
      <w:r w:rsidR="002715E5">
        <w:t xml:space="preserve">Deep Neural </w:t>
      </w:r>
      <w:r w:rsidR="002715E5">
        <w:lastRenderedPageBreak/>
        <w:t xml:space="preserve">Nets anwendbar sind, werden die folgenden Methoden im Kontext zur Image Classification vorgestellt. </w:t>
      </w:r>
    </w:p>
    <w:p w14:paraId="74323942" w14:textId="0F554A19" w:rsidR="00FC093F" w:rsidRDefault="006338E8" w:rsidP="006338E8">
      <w:pPr>
        <w:pStyle w:val="AAStandard"/>
      </w:pPr>
      <w:r>
        <w:t>Mit Fast Gradient Sign Method (FGSM) wurde 2014 die erste nachweislich erfolgreiche Attacke auf ein Deep Neural Net</w:t>
      </w:r>
      <w:r w:rsidR="0034797A">
        <w:t xml:space="preserve"> (DNN)</w:t>
      </w:r>
      <w:r>
        <w:t xml:space="preserve"> durchgeführt. Die Methode wurde im selben Jahr von Ian J. Goodfellow, Jonathon Shlens und Christian Szegedy bei Google erfunden.  Es kann sowohl als untargeted oder targeted Attack durchgeführt werden und setzt ein White Box Szenario voraus, da es </w:t>
      </w:r>
      <w:r w:rsidR="00C5607E">
        <w:t>auf Grundlage</w:t>
      </w:r>
      <w:r>
        <w:t xml:space="preserve"> der Parameter </w:t>
      </w:r>
      <w:r w:rsidR="00C5607E">
        <w:t xml:space="preserve">des attackierten Netzes </w:t>
      </w:r>
      <w:r w:rsidR="00B72F82">
        <w:t>eine Störung</w:t>
      </w:r>
      <w:r w:rsidR="00C5607E">
        <w:t xml:space="preserve"> </w:t>
      </w:r>
      <w:r w:rsidR="00B72F82">
        <w:t xml:space="preserve">(auch </w:t>
      </w:r>
      <w:r w:rsidR="00C5607E">
        <w:t>Nois</w:t>
      </w:r>
      <w:r w:rsidR="00B72F82">
        <w:t>e genannt)</w:t>
      </w:r>
      <w:r w:rsidR="00C5607E">
        <w:t xml:space="preserve"> bestimmt. Der Noise wird dann mit einem Faktor (in diesem Fall 0,007) </w:t>
      </w:r>
      <w:r w:rsidR="004F703A">
        <w:t>auf das Bild addiert und die Manipulation ist abgeschlossen</w:t>
      </w:r>
      <w:r w:rsidR="00A862AB">
        <w:t xml:space="preserve"> (Abb. 5)</w:t>
      </w:r>
      <w:r w:rsidR="004F703A">
        <w:t>.</w:t>
      </w:r>
      <w:r w:rsidR="005E71CC">
        <w:t xml:space="preserve"> </w:t>
      </w:r>
      <w:sdt>
        <w:sdtPr>
          <w:alias w:val="To edit, see citavi.com/edit"/>
          <w:tag w:val="CitaviPlaceholder#0d7ace78-8ee3-4667-92bf-7a4ff188cc19"/>
          <w:id w:val="292953887"/>
          <w:placeholder>
            <w:docPart w:val="DefaultPlaceholder_-1854013440"/>
          </w:placeholder>
        </w:sdtPr>
        <w:sdtEndPr/>
        <w:sdtContent>
          <w:r w:rsidR="005E71CC">
            <w:rPr>
              <w:noProof/>
            </w:rPr>
            <w:fldChar w:fldCharType="begin"/>
          </w:r>
          <w:r w:rsidR="005E71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dWF3ZXRiYmdcXEFwcERhdGFcXExvY2FsXFxUZW1wXFwxZ2tjaHJ1ZC5qcGciLCJVcmlTdHJpbmciOiJmZTA3MGNiOS0yMWU1LTQyNjQtOGY3Zi04YjlmZGFkNzhlN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xMi4yMDE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QxMi42NTcydjMiLCJVcmlTdHJpbmciOiJodHRwczovL2FyeGl2Lm9yZy9wZGYvMTQxMi42NTcydjM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Ob2FoIFDDvHR6IiwiQ3JlYXRlZE9uIjoiMjAyMC0wOS0yOVQwNzo0NjozMyIsIk1vZGlmaWVkQnkiOiJfTm9haCBQw7x0eiIsIklkIjoiOTc1NGQ3ODEtZjcyNy00MjJlLTg1OTMtYWUwZGEzNjkwZjYxIiwiTW9kaWZpZWRPbiI6IjIwMjAtMDktMjlUMDc6NDY6Mz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xNDEyLjY1NzJ2MyIsIlVyaVN0cmluZyI6Imh0dHA6Ly9hcnhpdi5vcmcvYWJzLzE0MTIuNjU3MnY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Ob2FoIFDDvHR6IiwiQ3JlYXRlZE9uIjoiMjAyMC0wOS0yOVQwNzo0NjozMyIsIk1vZGlmaWVkQnkiOiJfTm9haCBQw7x0eiIsIklkIjoiYTk0ZWI4ZjEtNDQ0Mi00MjFhLTliZTgtNzE4Y2RjMDNkNWYxIiwiTW9kaWZpZWRPbiI6IjIwMjAtMDktMjlUMDc6NDY6Mz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DEyLjY1NzJ2MyIsIlVyaVN0cmluZyI6Imh0dHA6Ly9hcnhpdi5vcmcvcGRmLzE0MTIuNjU3MnY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}</w:instrText>
          </w:r>
          <w:r w:rsidR="005E71CC">
            <w:rPr>
              <w:noProof/>
            </w:rPr>
            <w:fldChar w:fldCharType="separate"/>
          </w:r>
          <w:r w:rsidR="005E71CC">
            <w:rPr>
              <w:noProof/>
            </w:rPr>
            <w:t>[3]</w:t>
          </w:r>
          <w:r w:rsidR="005E71CC">
            <w:rPr>
              <w:noProof/>
            </w:rPr>
            <w:fldChar w:fldCharType="end"/>
          </w:r>
        </w:sdtContent>
      </w:sdt>
      <w:r w:rsidR="005E71CC">
        <w:t xml:space="preserve"> </w:t>
      </w:r>
    </w:p>
    <w:p w14:paraId="3520AFDF" w14:textId="77777777" w:rsidR="00280D56" w:rsidRDefault="004F703A" w:rsidP="00280D56">
      <w:pPr>
        <w:pStyle w:val="AAStandard"/>
        <w:keepNext/>
        <w:jc w:val="center"/>
      </w:pPr>
      <w:r>
        <w:rPr>
          <w:noProof/>
        </w:rPr>
        <w:drawing>
          <wp:inline distT="0" distB="0" distL="0" distR="0" wp14:anchorId="5D3C0020" wp14:editId="27E91F1B">
            <wp:extent cx="5830829" cy="200977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b="12903"/>
                    <a:stretch/>
                  </pic:blipFill>
                  <pic:spPr bwMode="auto">
                    <a:xfrm>
                      <a:off x="0" y="0"/>
                      <a:ext cx="5867907" cy="2022555"/>
                    </a:xfrm>
                    <a:prstGeom prst="rect">
                      <a:avLst/>
                    </a:prstGeom>
                    <a:noFill/>
                    <a:ln>
                      <a:noFill/>
                    </a:ln>
                    <a:extLst>
                      <a:ext uri="{53640926-AAD7-44D8-BBD7-CCE9431645EC}">
                        <a14:shadowObscured xmlns:a14="http://schemas.microsoft.com/office/drawing/2010/main"/>
                      </a:ext>
                    </a:extLst>
                  </pic:spPr>
                </pic:pic>
              </a:graphicData>
            </a:graphic>
          </wp:inline>
        </w:drawing>
      </w:r>
    </w:p>
    <w:p w14:paraId="17F14A17" w14:textId="03CF2F54" w:rsidR="00C5607E" w:rsidRDefault="00280D56" w:rsidP="00280D56">
      <w:pPr>
        <w:pStyle w:val="Beschriftung"/>
        <w:jc w:val="center"/>
      </w:pPr>
      <w:bookmarkStart w:id="25" w:name="_Toc52298132"/>
      <w:r>
        <w:t xml:space="preserve">Abbildung </w:t>
      </w:r>
      <w:fldSimple w:instr=" SEQ Abbildung \* ARABIC ">
        <w:r w:rsidR="00A0168D">
          <w:rPr>
            <w:noProof/>
          </w:rPr>
          <w:t>5</w:t>
        </w:r>
      </w:fldSimple>
      <w:r>
        <w:t xml:space="preserve"> Beispiel für ein FGSM</w:t>
      </w:r>
      <w:bookmarkEnd w:id="25"/>
    </w:p>
    <w:p w14:paraId="2EFBF886" w14:textId="299D8C7A" w:rsidR="00B72F82" w:rsidRDefault="0034797A" w:rsidP="00C3006A">
      <w:pPr>
        <w:pStyle w:val="AAStandard"/>
      </w:pPr>
      <w:r>
        <w:t xml:space="preserve">Anstatt die Störung in einem Schritt mit einem vordefinierten Faktor hinzuzufügen, wird bei der Basic Iterative Method (BIM) der Faktor schrittweise erhöht bis eine zufriedenstellende </w:t>
      </w:r>
      <w:r w:rsidR="00A862AB">
        <w:t>„</w:t>
      </w:r>
      <w:r>
        <w:t>Confidence</w:t>
      </w:r>
      <w:r w:rsidR="00A862AB">
        <w:t>“</w:t>
      </w:r>
      <w:r>
        <w:t xml:space="preserve"> des DNNs erreicht ist. Vorteile im Gegensatz zu FGSM ist die feinere Justierung des Noises, jedoch ist der Zeitaufwand erheblich höher.</w:t>
      </w:r>
    </w:p>
    <w:p w14:paraId="0A255367" w14:textId="61D87389" w:rsidR="00280D56" w:rsidRDefault="00B72F82" w:rsidP="00B72F82">
      <w:pPr>
        <w:pStyle w:val="AAStandard"/>
      </w:pPr>
      <w:r>
        <w:t xml:space="preserve">Die zwei bereits vorgestellten Methoden sind berühmte Beispiele für sogenannte Noise-Attacks, also Attacken, welche durch eine auf das ganze Bild gelegte Störung manipulieren. Neuste Forschungen zeigen aber, dass bereits eine Änderung im richtigen Bereich des Inputs für eine vollkommende Fehlklassifikation durch das DNN reichen. Solche Manipulationen werden </w:t>
      </w:r>
      <w:r w:rsidRPr="002715E5">
        <w:t xml:space="preserve">Adversarial </w:t>
      </w:r>
      <w:r>
        <w:t>P</w:t>
      </w:r>
      <w:r w:rsidRPr="002715E5">
        <w:t>atch</w:t>
      </w:r>
      <w:r>
        <w:t xml:space="preserve"> (deutsch: feindlicher Flicken) genannt. Solche Patches kommen in allen Formen und Farben </w:t>
      </w:r>
      <w:r w:rsidR="00026DD2">
        <w:t xml:space="preserve">und wurden bereits in realistischen Szenarien umgesetzt. Ein Forschungsteam der </w:t>
      </w:r>
      <w:r w:rsidR="00026DD2" w:rsidRPr="00026DD2">
        <w:t>Carnegie Mellon University</w:t>
      </w:r>
      <w:r w:rsidR="00026DD2">
        <w:t xml:space="preserve"> hat 2016 Brillen erstellt, die zur falschen Klassifizierung des Trägers führten</w:t>
      </w:r>
      <w:r w:rsidR="00A862AB">
        <w:t xml:space="preserve"> (Abb. 6)</w:t>
      </w:r>
      <w:r w:rsidR="00026DD2">
        <w:t>.</w:t>
      </w:r>
      <w:r w:rsidR="005E71CC">
        <w:t xml:space="preserve"> </w:t>
      </w:r>
      <w:sdt>
        <w:sdtPr>
          <w:alias w:val="To edit, see citavi.com/edit"/>
          <w:tag w:val="CitaviPlaceholder#5240e611-fa0a-4948-8c68-ec63c073f75c"/>
          <w:id w:val="-650364906"/>
          <w:placeholder>
            <w:docPart w:val="DefaultPlaceholder_-1854013440"/>
          </w:placeholder>
        </w:sdtPr>
        <w:sdtEndPr/>
        <w:sdtContent>
          <w:r w:rsidR="005E71CC">
            <w:rPr>
              <w:noProof/>
            </w:rPr>
            <w:fldChar w:fldCharType="begin"/>
          </w:r>
          <w:r w:rsidR="005E71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WE0MDlmLWM2ODctNDgxOC04NTJlLWViYmEwOWZkNDJmOSIsIlJhbmdlTGVuZ3RoIjozLCJSZWZlcmVuY2VJZCI6IjQwMDExODgzLThhM2MtNDAwYS05NTI3LTYxNjU2YzVhMWY4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WF3ZXRiYmdcXEFwcERhdGFcXExvY2FsXFxUZW1wXFxsejBkenZycC5qcGciLCJVcmlTdHJpbmciOiI0MDAxMTg4My04YTNjLTQwMGEtOTUyNy02MTY1NmM1YTFm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I5NzY3NDkuMjk3ODM5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UvMjk3Njc0OS4yOTc4MzkyIiwiVXJpU3RyaW5nIjoiaHR0cHM6Ly9kb2kub3JnLzEwLjExNDUvMjk3Njc0OS4yOTc4Mzk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b2FoIFDDvHR6IiwiQ3JlYXRlZE9uIjoiMjAyMC0wOS0yOVQxNjowODo1OSIsIk1vZGlmaWVkQnkiOiJfTm9haCBQw7x0eiIsIklkIjoiZWI0OWM2YjctOWRhYS00NzEwLWE0MDYtZjY5OGQyMDA0MzdhIiwiTW9kaWZpZWRPbiI6IjIwMjAtMDktMjlUMTY6MDg6NT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jk3Njc0OSIsIlVyaVN0cmluZyI6Imh0dHBzOi8vZGwuYWNtLm9yZy9kb2kvcHJvY2VlZGluZ3MvMTAuMTE0NS8yOTc2NzQ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}</w:instrText>
          </w:r>
          <w:r w:rsidR="005E71CC">
            <w:rPr>
              <w:noProof/>
            </w:rPr>
            <w:fldChar w:fldCharType="separate"/>
          </w:r>
          <w:r w:rsidR="005E71CC">
            <w:rPr>
              <w:noProof/>
            </w:rPr>
            <w:t>[8]</w:t>
          </w:r>
          <w:r w:rsidR="005E71CC">
            <w:rPr>
              <w:noProof/>
            </w:rPr>
            <w:fldChar w:fldCharType="end"/>
          </w:r>
        </w:sdtContent>
      </w:sdt>
      <w:r w:rsidR="005E71CC">
        <w:t xml:space="preserve"> </w:t>
      </w:r>
    </w:p>
    <w:p w14:paraId="151FDCCD" w14:textId="77777777" w:rsidR="00280D56" w:rsidRDefault="00280D56" w:rsidP="00280D56">
      <w:pPr>
        <w:pStyle w:val="AAStandard"/>
        <w:keepNext/>
        <w:jc w:val="center"/>
      </w:pPr>
      <w:r w:rsidRPr="00C3006A">
        <w:rPr>
          <w:noProof/>
        </w:rPr>
        <w:lastRenderedPageBreak/>
        <w:drawing>
          <wp:inline distT="0" distB="0" distL="0" distR="0" wp14:anchorId="7FD586D1" wp14:editId="3DA1F557">
            <wp:extent cx="2400635" cy="1209844"/>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00635" cy="1209844"/>
                    </a:xfrm>
                    <a:prstGeom prst="rect">
                      <a:avLst/>
                    </a:prstGeom>
                  </pic:spPr>
                </pic:pic>
              </a:graphicData>
            </a:graphic>
          </wp:inline>
        </w:drawing>
      </w:r>
    </w:p>
    <w:p w14:paraId="1516DBB6" w14:textId="0160E568" w:rsidR="00280D56" w:rsidRDefault="00280D56" w:rsidP="00280D56">
      <w:pPr>
        <w:pStyle w:val="Beschriftung"/>
        <w:jc w:val="center"/>
      </w:pPr>
      <w:bookmarkStart w:id="26" w:name="_Toc52298133"/>
      <w:r>
        <w:t xml:space="preserve">Abbildung </w:t>
      </w:r>
      <w:fldSimple w:instr=" SEQ Abbildung \* ARABIC ">
        <w:r w:rsidR="00A0168D">
          <w:rPr>
            <w:noProof/>
          </w:rPr>
          <w:t>6</w:t>
        </w:r>
      </w:fldSimple>
      <w:r>
        <w:t xml:space="preserve"> Adversarial Patch als Brille</w:t>
      </w:r>
      <w:bookmarkEnd w:id="26"/>
    </w:p>
    <w:p w14:paraId="6B311BD7" w14:textId="1A1990E5" w:rsidR="00280D56" w:rsidRDefault="00026DD2" w:rsidP="00280D56">
      <w:pPr>
        <w:pStyle w:val="AAStandard"/>
      </w:pPr>
      <w:r>
        <w:t>Eine solche Attacke besitzt den Vorteil, dass eine Gesichtserkennungssoftware keinen Fehler</w:t>
      </w:r>
      <w:r w:rsidR="00C3006A">
        <w:t xml:space="preserve"> </w:t>
      </w:r>
      <w:r>
        <w:t>melde</w:t>
      </w:r>
      <w:r w:rsidR="00C3006A">
        <w:t>n</w:t>
      </w:r>
      <w:r>
        <w:t xml:space="preserve"> würde, weil zum Beispiel das Gesicht nicht zu identifizieren sei. Stattdessen würde es mit hoher Wahrscheinlichkeit eine aus seiner Sicht vertrauensvolle Antwort geben</w:t>
      </w:r>
      <w:r w:rsidR="00A862AB">
        <w:t xml:space="preserve"> (Abb. 7)</w:t>
      </w:r>
      <w:r>
        <w:t>.</w:t>
      </w:r>
    </w:p>
    <w:p w14:paraId="1A52DECD" w14:textId="77777777" w:rsidR="00280D56" w:rsidRDefault="00C3006A" w:rsidP="00280D56">
      <w:pPr>
        <w:pStyle w:val="AAStandard"/>
        <w:keepNext/>
        <w:jc w:val="center"/>
      </w:pPr>
      <w:r>
        <w:rPr>
          <w:noProof/>
        </w:rPr>
        <w:drawing>
          <wp:inline distT="0" distB="0" distL="0" distR="0" wp14:anchorId="37D55870" wp14:editId="115880C0">
            <wp:extent cx="5762625" cy="2409825"/>
            <wp:effectExtent l="0" t="0" r="9525"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2625" cy="2409825"/>
                    </a:xfrm>
                    <a:prstGeom prst="rect">
                      <a:avLst/>
                    </a:prstGeom>
                    <a:noFill/>
                    <a:ln>
                      <a:noFill/>
                    </a:ln>
                  </pic:spPr>
                </pic:pic>
              </a:graphicData>
            </a:graphic>
          </wp:inline>
        </w:drawing>
      </w:r>
    </w:p>
    <w:p w14:paraId="1891D6C5" w14:textId="64652C18" w:rsidR="0034797A" w:rsidRDefault="00280D56" w:rsidP="00280D56">
      <w:pPr>
        <w:pStyle w:val="Beschriftung"/>
        <w:jc w:val="center"/>
      </w:pPr>
      <w:bookmarkStart w:id="27" w:name="_Toc52298134"/>
      <w:r>
        <w:t xml:space="preserve">Abbildung </w:t>
      </w:r>
      <w:fldSimple w:instr=" SEQ Abbildung \* ARABIC ">
        <w:r w:rsidR="00A0168D">
          <w:rPr>
            <w:noProof/>
          </w:rPr>
          <w:t>7</w:t>
        </w:r>
      </w:fldSimple>
      <w:r>
        <w:t xml:space="preserve"> Adversarial Patches in der Realität</w:t>
      </w:r>
      <w:bookmarkEnd w:id="27"/>
    </w:p>
    <w:p w14:paraId="5A24FBCB" w14:textId="07E846EC" w:rsidR="00ED784E" w:rsidRDefault="00C829F1" w:rsidP="008A3144">
      <w:pPr>
        <w:pStyle w:val="AAStandard"/>
      </w:pPr>
      <w:r>
        <w:t>Einer der erfolgreichsten Methoden für Black Box Attacks sind auf Generative Adversarial Networks basierende Attacken (GAN). GANs sind DNNs, welche nach einem unsupervised learning prinzip aufgebaut werden. Ein GAN besitzt immer zwei Netze</w:t>
      </w:r>
      <w:r w:rsidR="00AA78CF">
        <w:t xml:space="preserve">; </w:t>
      </w:r>
      <w:r>
        <w:t xml:space="preserve">Eins der beiden Netze ist bereits trainiert und soll attackiert werden, das andere Netz trainiert sich im Laufe der Attacke und besitzt die Aufgabe eine erfolgreiche Angriffsstrategie zu entwickeln. </w:t>
      </w:r>
      <w:r w:rsidR="00AA78CF">
        <w:t xml:space="preserve">Im Laufe der Attacke generiert ein Netz (der Generator) Inputs für das bereits trainierte Netz (der Diskriminator). Der Diskriminator generiert einen Output, welcher die Grundlage zum Anpassen der Parameter des Generators dient. Dieses Nullsummenspiel wird so lange fortgesetzt bis der Diskriminator eine falsche Klassifizierung vornimmt. </w:t>
      </w:r>
      <w:r w:rsidR="00FF2B32">
        <w:t xml:space="preserve">Der Vorteil bei GANs ist, dass kaum Informationen über den Diskriminator bekannt sein müssen. </w:t>
      </w:r>
      <w:sdt>
        <w:sdtPr>
          <w:alias w:val="To edit, see citavi.com/edit"/>
          <w:tag w:val="CitaviPlaceholder#8cd5f27e-11bf-457f-92fa-356f18909a40"/>
          <w:id w:val="1154335568"/>
          <w:placeholder>
            <w:docPart w:val="DefaultPlaceholder_-1854013440"/>
          </w:placeholder>
        </w:sdtPr>
        <w:sdtEndPr/>
        <w:sdtContent>
          <w:r w:rsidR="005E71CC">
            <w:rPr>
              <w:noProof/>
            </w:rPr>
            <w:fldChar w:fldCharType="begin"/>
          </w:r>
          <w:r w:rsidR="005E71C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dWF3ZXRiYmdcXEFwcERhdGFcXExvY2FsXFxUZW1wXFxqbWZjb2JtaS5qcGciLCJVcmlTdHJpbmciOiJjZDcxOWU4ZS1lZDQ0LTRlMzQtYjBmMS00YmRiZDczN2U1M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MuMTI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5MTIuMDE2Njd2MyIsIlVyaVN0cmluZyI6Imh0dHBzOi8vYXJ4aXYub3JnL3BkZi8xOTEyLjAxNjY3dj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Ob2FoIFDDvHR6IiwiQ3JlYXRlZE9uIjoiMjAyMC0wOS0yOVQxNjoxMTozOSIsIk1vZGlmaWVkQnkiOiJfTm9haCBQw7x0eiIsIklkIjoiM2Y0Y2IwMWUtYjg4ZS00NGUwLWFhYzktN2VkMDA1OThlNWRlIiwiTW9kaWZpZWRPbiI6IjIwMjAtMDktMjlUMTY6MTE6Mz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EyLjAxNjY3djMiLCJVcmlTdHJpbmciOiJodHRwOi8vYXJ4aXYub3JnL2Ficy8xOTEyLjAxNjY3d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5vYWggUMO8dHoiLCJDcmVhdGVkT24iOiIyMDIwLTA5LTI5VDE2OjExOjM5IiwiTW9kaWZpZWRCeSI6Il9Ob2FoIFDDvHR6IiwiSWQiOiJmOGRiOTVjZi04ZjNjLTQ0OGEtOGRhYy1iY2IxZTMxZGNmNTUiLCJNb2RpZmllZE9uIjoiMjAyMC0wOS0yOVQxNjoxMTozO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hcnhpdi5vcmcvcGRmLzE5MTIuMDE2Njd2MyIsIlVyaVN0cmluZyI6Imh0dHA6Ly9hcnhpdi5vcmcvcGRmLzE5MTIuMDE2Njd2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}</w:instrText>
          </w:r>
          <w:r w:rsidR="005E71CC">
            <w:rPr>
              <w:noProof/>
            </w:rPr>
            <w:fldChar w:fldCharType="separate"/>
          </w:r>
          <w:r w:rsidR="005E71CC">
            <w:rPr>
              <w:noProof/>
            </w:rPr>
            <w:t>[2]</w:t>
          </w:r>
          <w:r w:rsidR="005E71CC">
            <w:rPr>
              <w:noProof/>
            </w:rPr>
            <w:fldChar w:fldCharType="end"/>
          </w:r>
        </w:sdtContent>
      </w:sdt>
    </w:p>
    <w:p w14:paraId="6917FE39" w14:textId="7D30AD20" w:rsidR="00280D56" w:rsidRDefault="00FF2B32" w:rsidP="008A3144">
      <w:pPr>
        <w:pStyle w:val="AAStandard"/>
      </w:pPr>
      <w:r w:rsidRPr="00FF2B32">
        <w:lastRenderedPageBreak/>
        <w:t>Das Feld der Adversarial Attack ist vi</w:t>
      </w:r>
      <w:r>
        <w:t xml:space="preserve">elfältig und sehr aktuell. Bislang sind findet ein Wettrüsten zwischen neuen Verteidigungsmechanismen und neuen Angriffsmethoden statt, bei dem noch nicht klar ist wer am Ende gewinnt. </w:t>
      </w:r>
    </w:p>
    <w:p w14:paraId="4F6EA294" w14:textId="12C32FFF" w:rsidR="00280D56" w:rsidRDefault="00280D56" w:rsidP="007F1A36">
      <w:pPr>
        <w:pStyle w:val="AAErsteberschrift"/>
      </w:pPr>
      <w:bookmarkStart w:id="28" w:name="_Toc52300027"/>
      <w:r>
        <w:t>3 Attacken Methode</w:t>
      </w:r>
      <w:bookmarkEnd w:id="28"/>
    </w:p>
    <w:p w14:paraId="651515C3" w14:textId="75BD40BE" w:rsidR="00280D56" w:rsidRPr="006225C3" w:rsidRDefault="00280D56" w:rsidP="007F1A36">
      <w:pPr>
        <w:pStyle w:val="AAZweiteberschrift"/>
      </w:pPr>
      <w:bookmarkStart w:id="29" w:name="_Toc52300028"/>
      <w:r w:rsidRPr="006225C3">
        <w:t>a Fast Gradient Sign Method</w:t>
      </w:r>
      <w:bookmarkEnd w:id="29"/>
    </w:p>
    <w:p w14:paraId="7869A657" w14:textId="28C4F140" w:rsidR="00280D56" w:rsidRPr="007F1A36" w:rsidRDefault="00280D56" w:rsidP="007F1A36">
      <w:pPr>
        <w:pStyle w:val="AAZweiteberschrift"/>
      </w:pPr>
      <w:bookmarkStart w:id="30" w:name="_Toc52300029"/>
      <w:r w:rsidRPr="007F1A36">
        <w:t>b Iterationen</w:t>
      </w:r>
      <w:bookmarkEnd w:id="30"/>
    </w:p>
    <w:p w14:paraId="3DFA1717" w14:textId="7CEB4E2A" w:rsidR="00280D56" w:rsidRPr="007F1A36" w:rsidRDefault="00280D56" w:rsidP="007F1A36">
      <w:pPr>
        <w:pStyle w:val="AAErsteberschrift"/>
      </w:pPr>
      <w:bookmarkStart w:id="31" w:name="_Toc52300030"/>
      <w:r w:rsidRPr="007F1A36">
        <w:t>4 Validierung</w:t>
      </w:r>
      <w:bookmarkEnd w:id="31"/>
    </w:p>
    <w:p w14:paraId="6A22A787" w14:textId="5C94A104" w:rsidR="00280D56" w:rsidRPr="007F1A36" w:rsidRDefault="00280D56" w:rsidP="007F1A36">
      <w:pPr>
        <w:pStyle w:val="AAZweiteberschrift"/>
      </w:pPr>
      <w:bookmarkStart w:id="32" w:name="_Toc52300031"/>
      <w:r w:rsidRPr="007F1A36">
        <w:t>a Attackiertes Modell</w:t>
      </w:r>
      <w:bookmarkEnd w:id="32"/>
    </w:p>
    <w:p w14:paraId="4CF1FDC7" w14:textId="0DD83E7F" w:rsidR="00280D56" w:rsidRPr="007F1A36" w:rsidRDefault="00280D56" w:rsidP="007F1A36">
      <w:pPr>
        <w:pStyle w:val="AAdritteberschrift"/>
      </w:pPr>
      <w:bookmarkStart w:id="33" w:name="_Toc52300032"/>
      <w:r w:rsidRPr="007F1A36">
        <w:t>i Netzarch</w:t>
      </w:r>
      <w:r w:rsidR="007F1A36" w:rsidRPr="007F1A36">
        <w:t>itektur</w:t>
      </w:r>
      <w:bookmarkEnd w:id="33"/>
      <w:r w:rsidR="007F1A36" w:rsidRPr="007F1A36">
        <w:t xml:space="preserve"> </w:t>
      </w:r>
    </w:p>
    <w:p w14:paraId="3BE249A1" w14:textId="076A8681" w:rsidR="007F1A36" w:rsidRPr="007F1A36" w:rsidRDefault="007F1A36" w:rsidP="007F1A36">
      <w:pPr>
        <w:pStyle w:val="AAdritteberschrift"/>
      </w:pPr>
      <w:bookmarkStart w:id="34" w:name="_Toc52300033"/>
      <w:r w:rsidRPr="007F1A36">
        <w:t>ii Datenset</w:t>
      </w:r>
      <w:bookmarkEnd w:id="34"/>
    </w:p>
    <w:p w14:paraId="1CB6A69B" w14:textId="1D0C4842" w:rsidR="007F1A36" w:rsidRPr="007F1A36" w:rsidRDefault="007F1A36" w:rsidP="007F1A36">
      <w:pPr>
        <w:pStyle w:val="AAdritteberschrift"/>
      </w:pPr>
      <w:bookmarkStart w:id="35" w:name="_Toc52300034"/>
      <w:r w:rsidRPr="007F1A36">
        <w:t>iii Training</w:t>
      </w:r>
      <w:bookmarkEnd w:id="35"/>
    </w:p>
    <w:p w14:paraId="5A3910EA" w14:textId="77777777" w:rsidR="006225C3" w:rsidRDefault="007F1A36" w:rsidP="007F1A36">
      <w:pPr>
        <w:pStyle w:val="AAZweiteberschrift"/>
      </w:pPr>
      <w:bookmarkStart w:id="36" w:name="_Toc52300035"/>
      <w:r w:rsidRPr="007F1A36">
        <w:t>b Attacke</w:t>
      </w:r>
      <w:bookmarkEnd w:id="36"/>
    </w:p>
    <w:p w14:paraId="7B3CD554" w14:textId="43D760A7" w:rsidR="007F1A36" w:rsidRPr="007F1A36" w:rsidRDefault="006225C3" w:rsidP="006225C3">
      <w:pPr>
        <w:pStyle w:val="AAStandard"/>
      </w:pPr>
      <w:r>
        <w:t>Zum Durchführen der Attacke müssen Bilder manipuliert werden.</w:t>
      </w:r>
      <w:r w:rsidR="007F1A36" w:rsidRPr="007F1A36">
        <w:t xml:space="preserve"> </w:t>
      </w:r>
    </w:p>
    <w:p w14:paraId="06E4F5B9" w14:textId="012C8DB0" w:rsidR="007F1A36" w:rsidRDefault="007F1A36" w:rsidP="007F1A36">
      <w:pPr>
        <w:pStyle w:val="AAdritteberschrift"/>
      </w:pPr>
      <w:bookmarkStart w:id="37" w:name="_Toc52300036"/>
      <w:r w:rsidRPr="007F1A36">
        <w:t>i Bild</w:t>
      </w:r>
      <w:r>
        <w:t>a</w:t>
      </w:r>
      <w:r w:rsidRPr="007F1A36">
        <w:t>te</w:t>
      </w:r>
      <w:r>
        <w:t>i</w:t>
      </w:r>
      <w:r w:rsidRPr="007F1A36">
        <w:t>n</w:t>
      </w:r>
      <w:r>
        <w:t>en</w:t>
      </w:r>
      <w:bookmarkEnd w:id="37"/>
    </w:p>
    <w:p w14:paraId="25443723" w14:textId="7DFF9AAF" w:rsidR="006225C3" w:rsidRDefault="002361B7" w:rsidP="006225C3">
      <w:pPr>
        <w:pStyle w:val="AAStandard"/>
      </w:pPr>
      <w:r>
        <w:t>Die Attacke wird mit Bildern aus dem Test Datenset durchgeführt, dementsprechend sind die manipulierten Bilder dem CNN unbekannt. Zunächst werden alle 12.630 Bilder des Test Datenset eingelesen und auf die für den Input entsprechende Größe skaliert, also 30 mal 30 Pixel und 3 Farbkanäle. Die Fotos des Datenset sehen nun folgendermaßen aus:</w:t>
      </w:r>
    </w:p>
    <w:p w14:paraId="710754E0" w14:textId="246C19DF" w:rsidR="002361B7" w:rsidRDefault="002361B7" w:rsidP="002361B7">
      <w:pPr>
        <w:pStyle w:val="AAStandard"/>
        <w:jc w:val="center"/>
      </w:pPr>
      <w:r w:rsidRPr="002361B7">
        <w:drawing>
          <wp:inline distT="0" distB="0" distL="0" distR="0" wp14:anchorId="1246900A" wp14:editId="3023EE13">
            <wp:extent cx="3284013" cy="32639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2242"/>
                    <a:stretch/>
                  </pic:blipFill>
                  <pic:spPr bwMode="auto">
                    <a:xfrm>
                      <a:off x="0" y="0"/>
                      <a:ext cx="3324331" cy="3303971"/>
                    </a:xfrm>
                    <a:prstGeom prst="rect">
                      <a:avLst/>
                    </a:prstGeom>
                    <a:ln>
                      <a:noFill/>
                    </a:ln>
                    <a:extLst>
                      <a:ext uri="{53640926-AAD7-44D8-BBD7-CCE9431645EC}">
                        <a14:shadowObscured xmlns:a14="http://schemas.microsoft.com/office/drawing/2010/main"/>
                      </a:ext>
                    </a:extLst>
                  </pic:spPr>
                </pic:pic>
              </a:graphicData>
            </a:graphic>
          </wp:inline>
        </w:drawing>
      </w:r>
    </w:p>
    <w:p w14:paraId="62294D56" w14:textId="55F563A9" w:rsidR="002361B7" w:rsidRDefault="00415C30" w:rsidP="002361B7">
      <w:pPr>
        <w:pStyle w:val="AAStandard"/>
      </w:pPr>
      <w:r>
        <w:lastRenderedPageBreak/>
        <w:t xml:space="preserve">Zum Attackieren der </w:t>
      </w:r>
      <w:r w:rsidR="00A17A8D">
        <w:t>Straßenschilderkennung wird,</w:t>
      </w:r>
      <w:r>
        <w:t xml:space="preserve"> die </w:t>
      </w:r>
      <w:r w:rsidR="00A17A8D">
        <w:t>bereits im Kapitel drei beschriebene FGSM Attacke verwendet. Die Formel für diese lautet:</w:t>
      </w:r>
    </w:p>
    <w:p w14:paraId="41FD24C2" w14:textId="09490B2A" w:rsidR="00A17A8D" w:rsidRPr="00A17A8D" w:rsidRDefault="00A17A8D" w:rsidP="002361B7">
      <w:pPr>
        <w:pStyle w:val="AAStandard"/>
        <w:rPr>
          <w:b/>
          <w:bCs/>
          <w:sz w:val="40"/>
          <w:szCs w:val="40"/>
          <w:shd w:val="clear" w:color="auto" w:fill="FFFFFF"/>
        </w:rPr>
      </w:pPr>
      <m:oMathPara>
        <m:oMath>
          <m:r>
            <m:rPr>
              <m:sty m:val="b"/>
            </m:rPr>
            <w:rPr>
              <w:rFonts w:ascii="Cambria Math" w:hAnsi="Cambria Math" w:cs="Cambria Math"/>
              <w:sz w:val="40"/>
              <w:szCs w:val="40"/>
              <w:shd w:val="clear" w:color="auto" w:fill="FFFFFF"/>
            </w:rPr>
            <m:t>M</m:t>
          </m:r>
          <m:r>
            <m:rPr>
              <m:sty m:val="b"/>
            </m:rPr>
            <w:rPr>
              <w:rFonts w:ascii="Cambria Math" w:hAnsi="Cambria Math"/>
              <w:sz w:val="40"/>
              <w:szCs w:val="40"/>
              <w:shd w:val="clear" w:color="auto" w:fill="FFFFFF"/>
            </w:rPr>
            <m:t>=</m:t>
          </m:r>
          <m:r>
            <m:rPr>
              <m:sty m:val="b"/>
            </m:rPr>
            <w:rPr>
              <w:rFonts w:ascii="Cambria Math" w:hAnsi="Cambria Math" w:cs="Cambria Math"/>
              <w:sz w:val="40"/>
              <w:szCs w:val="40"/>
              <w:shd w:val="clear" w:color="auto" w:fill="FFFFFF"/>
            </w:rPr>
            <m:t>x</m:t>
          </m:r>
          <m:r>
            <m:rPr>
              <m:sty m:val="b"/>
            </m:rPr>
            <w:rPr>
              <w:rFonts w:ascii="Cambria Math" w:hAnsi="Cambria Math"/>
              <w:sz w:val="40"/>
              <w:szCs w:val="40"/>
              <w:shd w:val="clear" w:color="auto" w:fill="FFFFFF"/>
            </w:rPr>
            <m:t>+</m:t>
          </m:r>
          <m:r>
            <m:rPr>
              <m:sty m:val="b"/>
            </m:rPr>
            <w:rPr>
              <w:rFonts w:ascii="Cambria Math" w:hAnsi="Cambria Math" w:cs="Cambria Math"/>
              <w:sz w:val="40"/>
              <w:szCs w:val="40"/>
              <w:shd w:val="clear" w:color="auto" w:fill="FFFFFF"/>
            </w:rPr>
            <m:t>ε*sign</m:t>
          </m:r>
          <m:d>
            <m:dPr>
              <m:ctrlPr>
                <w:rPr>
                  <w:rFonts w:ascii="Cambria Math" w:hAnsi="Cambria Math"/>
                  <w:b/>
                  <w:bCs/>
                  <w:sz w:val="40"/>
                  <w:szCs w:val="40"/>
                  <w:shd w:val="clear" w:color="auto" w:fill="FFFFFF"/>
                </w:rPr>
              </m:ctrlPr>
            </m:dPr>
            <m:e>
              <m:r>
                <m:rPr>
                  <m:sty m:val="b"/>
                </m:rPr>
                <w:rPr>
                  <w:rFonts w:ascii="Cambria Math" w:hAnsi="Cambria Math" w:cs="Cambria Math"/>
                  <w:sz w:val="40"/>
                  <w:szCs w:val="40"/>
                  <w:shd w:val="clear" w:color="auto" w:fill="FFFFFF"/>
                </w:rPr>
                <m:t>∇</m:t>
              </m:r>
              <m:r>
                <m:rPr>
                  <m:sty m:val="b"/>
                </m:rPr>
                <w:rPr>
                  <w:rFonts w:ascii="Cambria Math" w:hAnsi="Cambria Math" w:cs="Cambria Math"/>
                  <w:sz w:val="29"/>
                  <w:szCs w:val="29"/>
                  <w:shd w:val="clear" w:color="auto" w:fill="FFFFFF"/>
                </w:rPr>
                <m:t>x</m:t>
              </m:r>
              <m:r>
                <m:rPr>
                  <m:sty m:val="b"/>
                </m:rPr>
                <w:rPr>
                  <w:rFonts w:ascii="Cambria Math" w:hAnsi="Cambria Math" w:cs="Cambria Math"/>
                  <w:sz w:val="40"/>
                  <w:szCs w:val="40"/>
                  <w:shd w:val="clear" w:color="auto" w:fill="FFFFFF"/>
                </w:rPr>
                <m:t>J</m:t>
              </m:r>
              <m:d>
                <m:dPr>
                  <m:ctrlPr>
                    <w:rPr>
                      <w:rFonts w:ascii="Cambria Math" w:hAnsi="Cambria Math"/>
                      <w:b/>
                      <w:bCs/>
                      <w:sz w:val="40"/>
                      <w:szCs w:val="40"/>
                      <w:shd w:val="clear" w:color="auto" w:fill="FFFFFF"/>
                    </w:rPr>
                  </m:ctrlPr>
                </m:dPr>
                <m:e>
                  <m:r>
                    <m:rPr>
                      <m:sty m:val="b"/>
                    </m:rPr>
                    <w:rPr>
                      <w:rFonts w:ascii="Cambria Math" w:hAnsi="Cambria Math" w:cs="Cambria Math"/>
                      <w:sz w:val="40"/>
                      <w:szCs w:val="40"/>
                      <w:shd w:val="clear" w:color="auto" w:fill="FFFFFF"/>
                    </w:rPr>
                    <m:t>f</m:t>
                  </m:r>
                  <m:r>
                    <m:rPr>
                      <m:sty m:val="b"/>
                    </m:rPr>
                    <w:rPr>
                      <w:rFonts w:ascii="Cambria Math" w:hAnsi="Cambria Math"/>
                      <w:sz w:val="40"/>
                      <w:szCs w:val="40"/>
                      <w:shd w:val="clear" w:color="auto" w:fill="FFFFFF"/>
                    </w:rPr>
                    <m:t>,</m:t>
                  </m:r>
                  <m:r>
                    <m:rPr>
                      <m:sty m:val="b"/>
                    </m:rPr>
                    <w:rPr>
                      <w:rFonts w:ascii="Cambria Math" w:hAnsi="Cambria Math" w:cs="Cambria Math"/>
                      <w:sz w:val="40"/>
                      <w:szCs w:val="40"/>
                      <w:shd w:val="clear" w:color="auto" w:fill="FFFFFF"/>
                    </w:rPr>
                    <m:t>x</m:t>
                  </m:r>
                  <m:r>
                    <m:rPr>
                      <m:sty m:val="b"/>
                    </m:rPr>
                    <w:rPr>
                      <w:rFonts w:ascii="Cambria Math" w:hAnsi="Cambria Math"/>
                      <w:sz w:val="40"/>
                      <w:szCs w:val="40"/>
                      <w:shd w:val="clear" w:color="auto" w:fill="FFFFFF"/>
                    </w:rPr>
                    <m:t>,</m:t>
                  </m:r>
                  <m:r>
                    <m:rPr>
                      <m:sty m:val="b"/>
                    </m:rPr>
                    <w:rPr>
                      <w:rFonts w:ascii="Cambria Math" w:hAnsi="Cambria Math" w:cs="Cambria Math"/>
                      <w:sz w:val="40"/>
                      <w:szCs w:val="40"/>
                      <w:shd w:val="clear" w:color="auto" w:fill="FFFFFF"/>
                    </w:rPr>
                    <m:t>y</m:t>
                  </m:r>
                </m:e>
              </m:d>
            </m:e>
          </m:d>
        </m:oMath>
      </m:oMathPara>
    </w:p>
    <w:p w14:paraId="6A108C67" w14:textId="28030458" w:rsidR="009322DA" w:rsidRDefault="009322DA" w:rsidP="002361B7">
      <w:pPr>
        <w:pStyle w:val="AAStandard"/>
      </w:pPr>
      <w:r>
        <w:t>Diese Formel sieht im Python Code so aus:</w:t>
      </w:r>
    </w:p>
    <w:p w14:paraId="16CA653C" w14:textId="1E6AA8FB" w:rsidR="009322DA" w:rsidRPr="009322DA" w:rsidRDefault="009322DA" w:rsidP="009322DA">
      <w:pPr>
        <w:pStyle w:val="AAStandard"/>
        <w:jc w:val="center"/>
      </w:pPr>
      <w:r w:rsidRPr="009322DA">
        <w:drawing>
          <wp:inline distT="0" distB="0" distL="0" distR="0" wp14:anchorId="7CE160D3" wp14:editId="6D4C6EF8">
            <wp:extent cx="3581584" cy="1886047"/>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81584" cy="1886047"/>
                    </a:xfrm>
                    <a:prstGeom prst="rect">
                      <a:avLst/>
                    </a:prstGeom>
                  </pic:spPr>
                </pic:pic>
              </a:graphicData>
            </a:graphic>
          </wp:inline>
        </w:drawing>
      </w:r>
    </w:p>
    <w:p w14:paraId="68C13E72" w14:textId="42E09F44" w:rsidR="007F1A36" w:rsidRPr="007F1A36" w:rsidRDefault="007F1A36" w:rsidP="007F1A36">
      <w:pPr>
        <w:pStyle w:val="AAdritteberschrift"/>
      </w:pPr>
      <w:bookmarkStart w:id="38" w:name="_Toc52300037"/>
      <w:r w:rsidRPr="007F1A36">
        <w:t>ii. Erfolgreiche lokale Attacken</w:t>
      </w:r>
      <w:bookmarkEnd w:id="38"/>
    </w:p>
    <w:p w14:paraId="6E13AE50" w14:textId="6CD3427F" w:rsidR="007F1A36" w:rsidRDefault="007F1A36" w:rsidP="007F1A36">
      <w:pPr>
        <w:pStyle w:val="AAdritteberschrift"/>
      </w:pPr>
      <w:bookmarkStart w:id="39" w:name="_Toc52300038"/>
      <w:r w:rsidRPr="007F1A36">
        <w:t>iii. Erfolgreiche</w:t>
      </w:r>
      <w:r>
        <w:t xml:space="preserve"> globale Attacken</w:t>
      </w:r>
      <w:bookmarkEnd w:id="39"/>
    </w:p>
    <w:p w14:paraId="7FAAEBDB" w14:textId="77C1CEC4" w:rsidR="007F1A36" w:rsidRDefault="007F1A36" w:rsidP="007F1A36">
      <w:pPr>
        <w:pStyle w:val="AAErsteberschrift"/>
      </w:pPr>
      <w:bookmarkStart w:id="40" w:name="_Toc52300039"/>
      <w:r>
        <w:t>5 Fazit und Ausbilck</w:t>
      </w:r>
      <w:bookmarkEnd w:id="40"/>
    </w:p>
    <w:p w14:paraId="612620CC" w14:textId="0D828EC2" w:rsidR="007F1A36" w:rsidRDefault="007F1A36" w:rsidP="007F1A36">
      <w:pPr>
        <w:pStyle w:val="AAZweiteberschrift"/>
      </w:pPr>
      <w:bookmarkStart w:id="41" w:name="_Toc52300040"/>
      <w:r>
        <w:t>a Fazit</w:t>
      </w:r>
      <w:bookmarkEnd w:id="41"/>
    </w:p>
    <w:p w14:paraId="740B7270" w14:textId="76322D7E" w:rsidR="007F1A36" w:rsidRPr="007F1A36" w:rsidRDefault="007F1A36" w:rsidP="007F1A36">
      <w:pPr>
        <w:pStyle w:val="AAZweiteberschrift"/>
      </w:pPr>
      <w:bookmarkStart w:id="42" w:name="_Toc52300041"/>
      <w:r>
        <w:t>b Ausbilck</w:t>
      </w:r>
      <w:bookmarkEnd w:id="42"/>
    </w:p>
    <w:p w14:paraId="15949A06" w14:textId="77777777" w:rsidR="007F1A36" w:rsidRPr="006225C3" w:rsidRDefault="00280D56" w:rsidP="00280D56">
      <w:r w:rsidRPr="006225C3">
        <w:br w:type="page"/>
      </w:r>
    </w:p>
    <w:p w14:paraId="031FA734" w14:textId="0D61133C" w:rsidR="007F1A36" w:rsidRPr="006225C3" w:rsidRDefault="007F1A36" w:rsidP="007F1A36">
      <w:pPr>
        <w:pStyle w:val="AAErsteberschrift"/>
      </w:pPr>
      <w:bookmarkStart w:id="43" w:name="_Toc52300042"/>
      <w:r w:rsidRPr="006225C3">
        <w:lastRenderedPageBreak/>
        <w:t>6 Verzeichnis</w:t>
      </w:r>
      <w:bookmarkEnd w:id="43"/>
    </w:p>
    <w:p w14:paraId="3334F7B1" w14:textId="3AE96913" w:rsidR="00FF2B32" w:rsidRDefault="007F1A36" w:rsidP="007F1A36">
      <w:pPr>
        <w:pStyle w:val="AAZweiteberschrift"/>
      </w:pPr>
      <w:bookmarkStart w:id="44" w:name="_Toc52300043"/>
      <w:r>
        <w:t>a Literatur</w:t>
      </w:r>
      <w:r w:rsidR="00280D56">
        <w:t>verzeichnis</w:t>
      </w:r>
      <w:bookmarkEnd w:id="44"/>
    </w:p>
    <w:sdt>
      <w:sdtPr>
        <w:tag w:val="CitaviBibliography"/>
        <w:id w:val="239371961"/>
        <w:placeholder>
          <w:docPart w:val="1CC03F15519D44DEAE57E6CFBBE7320C"/>
        </w:placeholder>
      </w:sdtPr>
      <w:sdtEndPr/>
      <w:sdtContent>
        <w:p w14:paraId="6053E4FC" w14:textId="77777777" w:rsidR="005E71CC" w:rsidRPr="006225C3" w:rsidRDefault="005E71CC" w:rsidP="005E71CC">
          <w:pPr>
            <w:pStyle w:val="CitaviBibliographyHeading"/>
          </w:pPr>
          <w:r>
            <w:fldChar w:fldCharType="begin"/>
          </w:r>
          <w:r w:rsidRPr="006225C3">
            <w:instrText>ADDIN CitaviBibliography</w:instrText>
          </w:r>
          <w:r>
            <w:fldChar w:fldCharType="separate"/>
          </w:r>
          <w:r w:rsidRPr="006225C3">
            <w:t>References</w:t>
          </w:r>
        </w:p>
        <w:p w14:paraId="0D848EB0" w14:textId="77777777" w:rsidR="005E71CC" w:rsidRPr="006225C3" w:rsidRDefault="005E71CC" w:rsidP="005E71CC">
          <w:pPr>
            <w:pStyle w:val="CitaviBibliographyEntry"/>
          </w:pPr>
          <w:r w:rsidRPr="006225C3">
            <w:t>[1]</w:t>
          </w:r>
          <w:r w:rsidRPr="006225C3">
            <w:tab/>
          </w:r>
          <w:bookmarkStart w:id="45" w:name="_CTVL001e6cdebad66f9437abb6e777c543649bf"/>
          <w:r w:rsidRPr="006225C3">
            <w:t>Arunava Chakraborty.</w:t>
          </w:r>
          <w:bookmarkEnd w:id="45"/>
          <w:r w:rsidRPr="006225C3">
            <w:t xml:space="preserve"> </w:t>
          </w:r>
          <w:r w:rsidRPr="006225C3">
            <w:rPr>
              <w:i/>
            </w:rPr>
            <w:t>Introduction to Adversarial Machine Learning</w:t>
          </w:r>
          <w:r w:rsidRPr="006225C3">
            <w:t>. https://​blog.floydhub.com​/​introduction-to-adversarial-machine-learning/​.</w:t>
          </w:r>
        </w:p>
        <w:p w14:paraId="3162A212" w14:textId="77777777" w:rsidR="005E71CC" w:rsidRPr="006225C3" w:rsidRDefault="005E71CC" w:rsidP="005E71CC">
          <w:pPr>
            <w:pStyle w:val="CitaviBibliographyEntry"/>
          </w:pPr>
          <w:r w:rsidRPr="006225C3">
            <w:t>[2]</w:t>
          </w:r>
          <w:r w:rsidRPr="006225C3">
            <w:tab/>
          </w:r>
          <w:bookmarkStart w:id="46" w:name="_CTVL001cd719e8eed444e34b0f14bdbd737e52c"/>
          <w:r w:rsidRPr="006225C3">
            <w:t>Bhambri, S., Muku, S., Tulasi, A., and Buduru, A. B. A Survey of Black-Box Adversarial Attacks on Computer Vision Models.</w:t>
          </w:r>
        </w:p>
        <w:bookmarkEnd w:id="46"/>
        <w:p w14:paraId="2FF065DB" w14:textId="77777777" w:rsidR="005E71CC" w:rsidRPr="006225C3" w:rsidRDefault="005E71CC" w:rsidP="005E71CC">
          <w:pPr>
            <w:pStyle w:val="CitaviBibliographyEntry"/>
          </w:pPr>
          <w:r w:rsidRPr="006225C3">
            <w:t>[3]</w:t>
          </w:r>
          <w:r w:rsidRPr="006225C3">
            <w:tab/>
          </w:r>
          <w:bookmarkStart w:id="47" w:name="_CTVL001fe070cb921e542648f7f8b9fdad78e43"/>
          <w:r w:rsidRPr="006225C3">
            <w:t>Goodfellow, I. J., Shlens, J., and Szegedy, C. Explaining and Harnessing Adversarial Examples.</w:t>
          </w:r>
        </w:p>
        <w:bookmarkEnd w:id="47"/>
        <w:p w14:paraId="348049D1" w14:textId="77777777" w:rsidR="005E71CC" w:rsidRPr="006225C3" w:rsidRDefault="005E71CC" w:rsidP="005E71CC">
          <w:pPr>
            <w:pStyle w:val="CitaviBibliographyEntry"/>
          </w:pPr>
          <w:r w:rsidRPr="006225C3">
            <w:t>[4]</w:t>
          </w:r>
          <w:r w:rsidRPr="006225C3">
            <w:tab/>
          </w:r>
          <w:bookmarkStart w:id="48" w:name="_CTVL0011b9e02dc02714ca8a8d94c4ff3e5805d"/>
          <w:r w:rsidRPr="006225C3">
            <w:t>Gregory L. Wittel, S. Felix Wu. on_attacking_statistical_spam_filters.</w:t>
          </w:r>
        </w:p>
        <w:bookmarkEnd w:id="48"/>
        <w:p w14:paraId="389CA6CD" w14:textId="77777777" w:rsidR="005E71CC" w:rsidRPr="006225C3" w:rsidRDefault="005E71CC" w:rsidP="005E71CC">
          <w:pPr>
            <w:pStyle w:val="CitaviBibliographyEntry"/>
          </w:pPr>
          <w:r w:rsidRPr="006225C3">
            <w:t>[5]</w:t>
          </w:r>
          <w:r w:rsidRPr="006225C3">
            <w:tab/>
          </w:r>
          <w:bookmarkStart w:id="49" w:name="_CTVL001c799f6a155d84d1dbc4f025f84e1612d"/>
          <w:r w:rsidRPr="006225C3">
            <w:t>Ian Goodfellow, Nicolas Papernot, Sandy Huang, Rocky Duan, Pieter Abbeel, Jack Clark. 2017.</w:t>
          </w:r>
          <w:bookmarkEnd w:id="49"/>
          <w:r w:rsidRPr="006225C3">
            <w:t xml:space="preserve"> </w:t>
          </w:r>
          <w:r w:rsidRPr="006225C3">
            <w:rPr>
              <w:i/>
            </w:rPr>
            <w:t>Attacking Machine Learning with Adversarial Examples</w:t>
          </w:r>
          <w:r w:rsidRPr="006225C3">
            <w:t>.</w:t>
          </w:r>
        </w:p>
        <w:p w14:paraId="6CB7D213" w14:textId="77777777" w:rsidR="005E71CC" w:rsidRPr="006225C3" w:rsidRDefault="005E71CC" w:rsidP="005E71CC">
          <w:pPr>
            <w:pStyle w:val="CitaviBibliographyEntry"/>
          </w:pPr>
          <w:r w:rsidRPr="006225C3">
            <w:t>[6]</w:t>
          </w:r>
          <w:r w:rsidRPr="006225C3">
            <w:tab/>
          </w:r>
          <w:bookmarkStart w:id="50" w:name="_CTVL00132e671dbf7d34d6da43c60f76bff3d95"/>
          <w:r w:rsidRPr="006225C3">
            <w:t>Joao Gomes. 2018.</w:t>
          </w:r>
          <w:bookmarkEnd w:id="50"/>
          <w:r w:rsidRPr="006225C3">
            <w:t xml:space="preserve"> </w:t>
          </w:r>
          <w:r w:rsidRPr="006225C3">
            <w:rPr>
              <w:i/>
            </w:rPr>
            <w:t>Adversarial Attacks and Defences for Convolutional Neural Networks</w:t>
          </w:r>
          <w:r w:rsidRPr="006225C3">
            <w:t>. Accessed 29 September 2020.</w:t>
          </w:r>
        </w:p>
        <w:p w14:paraId="6303074E" w14:textId="77777777" w:rsidR="005E71CC" w:rsidRPr="006225C3" w:rsidRDefault="005E71CC" w:rsidP="005E71CC">
          <w:pPr>
            <w:pStyle w:val="CitaviBibliographyEntry"/>
          </w:pPr>
          <w:r w:rsidRPr="006225C3">
            <w:t>[7]</w:t>
          </w:r>
          <w:r w:rsidRPr="006225C3">
            <w:tab/>
          </w:r>
          <w:bookmarkStart w:id="51" w:name="_CTVL0013547de0dc825460fb3d4439499da3792"/>
          <w:r w:rsidRPr="006225C3">
            <w:t>Ren, K., Zheng, T., Qin, Z., and Liu, X. 2020. Adversarial Attacks and Defenses in Deep Learning.</w:t>
          </w:r>
          <w:bookmarkEnd w:id="51"/>
          <w:r w:rsidRPr="006225C3">
            <w:t xml:space="preserve"> </w:t>
          </w:r>
          <w:r w:rsidRPr="006225C3">
            <w:rPr>
              <w:i/>
            </w:rPr>
            <w:t>Engineering</w:t>
          </w:r>
          <w:r w:rsidRPr="006225C3">
            <w:t xml:space="preserve"> 6, 3, 346–360.</w:t>
          </w:r>
        </w:p>
        <w:p w14:paraId="063C2477" w14:textId="77777777" w:rsidR="005E71CC" w:rsidRPr="005E71CC" w:rsidRDefault="005E71CC" w:rsidP="005E71CC">
          <w:pPr>
            <w:pStyle w:val="CitaviBibliographyEntry"/>
            <w:rPr>
              <w:lang w:val="en-US"/>
            </w:rPr>
          </w:pPr>
          <w:r w:rsidRPr="006225C3">
            <w:t>[8]</w:t>
          </w:r>
          <w:r w:rsidRPr="006225C3">
            <w:tab/>
          </w:r>
          <w:bookmarkStart w:id="52" w:name="_CTVL001400118838a3c400a952761656c5a1f82"/>
          <w:r w:rsidRPr="006225C3">
            <w:t xml:space="preserve">Sharif, M., Bhagavatula, S., Bauer, L., and </w:t>
          </w:r>
          <w:r w:rsidRPr="005E71CC">
            <w:rPr>
              <w:lang w:val="en-US"/>
            </w:rPr>
            <w:t xml:space="preserve">Reiter, M. K. Accessorize to a Crime. Real and Stealthy Attacks on State-of-the-Art Face Recognition, 1528–1540. </w:t>
          </w:r>
          <w:r>
            <w:t>DOI=10.1145/2976749.2978392</w:t>
          </w:r>
          <w:bookmarkEnd w:id="52"/>
          <w:r>
            <w:t>.</w:t>
          </w:r>
          <w:r>
            <w:fldChar w:fldCharType="end"/>
          </w:r>
        </w:p>
      </w:sdtContent>
    </w:sdt>
    <w:p w14:paraId="6161EDC8" w14:textId="77777777" w:rsidR="007F1A36" w:rsidRDefault="007F1A36" w:rsidP="007F1A36"/>
    <w:p w14:paraId="18FF6D2F" w14:textId="2D59997C" w:rsidR="00280D56" w:rsidRDefault="007F1A36" w:rsidP="007F1A36">
      <w:pPr>
        <w:pStyle w:val="AAZweiteberschrift"/>
      </w:pPr>
      <w:bookmarkStart w:id="53" w:name="_Toc52300044"/>
      <w:r>
        <w:t xml:space="preserve">b </w:t>
      </w:r>
      <w:r w:rsidR="00280D56">
        <w:t>Abbildungsverzeichnis</w:t>
      </w:r>
      <w:bookmarkEnd w:id="53"/>
    </w:p>
    <w:p w14:paraId="75E13ADA" w14:textId="042B89D3" w:rsidR="007F1A36" w:rsidRPr="007F1A36" w:rsidRDefault="007F1A36">
      <w:pPr>
        <w:pStyle w:val="Abbildungsverzeichnis"/>
        <w:tabs>
          <w:tab w:val="right" w:leader="dot" w:pos="9062"/>
        </w:tabs>
        <w:rPr>
          <w:rFonts w:ascii="Arial" w:eastAsiaTheme="minorEastAsia" w:hAnsi="Arial" w:cs="Arial"/>
          <w:smallCaps w:val="0"/>
          <w:noProof/>
          <w:sz w:val="22"/>
          <w:szCs w:val="22"/>
          <w:lang w:eastAsia="de-DE"/>
        </w:rPr>
      </w:pPr>
      <w:r w:rsidRPr="007F1A36">
        <w:rPr>
          <w:rFonts w:ascii="Arial" w:hAnsi="Arial" w:cs="Arial"/>
        </w:rPr>
        <w:fldChar w:fldCharType="begin"/>
      </w:r>
      <w:r w:rsidRPr="007F1A36">
        <w:rPr>
          <w:rFonts w:ascii="Arial" w:hAnsi="Arial" w:cs="Arial"/>
        </w:rPr>
        <w:instrText xml:space="preserve"> TOC \h \z \c "Abbildung" </w:instrText>
      </w:r>
      <w:r w:rsidRPr="007F1A36">
        <w:rPr>
          <w:rFonts w:ascii="Arial" w:hAnsi="Arial" w:cs="Arial"/>
        </w:rPr>
        <w:fldChar w:fldCharType="separate"/>
      </w:r>
      <w:hyperlink w:anchor="_Toc52298128" w:history="1">
        <w:r w:rsidRPr="007F1A36">
          <w:rPr>
            <w:rStyle w:val="Hyperlink"/>
            <w:rFonts w:ascii="Arial" w:hAnsi="Arial" w:cs="Arial"/>
            <w:noProof/>
          </w:rPr>
          <w:t>Abbildung 1 Gartner Hype Cycle for Emerging Technologies, 2019</w:t>
        </w:r>
        <w:r w:rsidRPr="007F1A36">
          <w:rPr>
            <w:rFonts w:ascii="Arial" w:hAnsi="Arial" w:cs="Arial"/>
            <w:noProof/>
            <w:webHidden/>
          </w:rPr>
          <w:tab/>
        </w:r>
        <w:r w:rsidRPr="007F1A36">
          <w:rPr>
            <w:rFonts w:ascii="Arial" w:hAnsi="Arial" w:cs="Arial"/>
            <w:noProof/>
            <w:webHidden/>
          </w:rPr>
          <w:fldChar w:fldCharType="begin"/>
        </w:r>
        <w:r w:rsidRPr="007F1A36">
          <w:rPr>
            <w:rFonts w:ascii="Arial" w:hAnsi="Arial" w:cs="Arial"/>
            <w:noProof/>
            <w:webHidden/>
          </w:rPr>
          <w:instrText xml:space="preserve"> PAGEREF _Toc52298128 \h </w:instrText>
        </w:r>
        <w:r w:rsidRPr="007F1A36">
          <w:rPr>
            <w:rFonts w:ascii="Arial" w:hAnsi="Arial" w:cs="Arial"/>
            <w:noProof/>
            <w:webHidden/>
          </w:rPr>
        </w:r>
        <w:r w:rsidRPr="007F1A36">
          <w:rPr>
            <w:rFonts w:ascii="Arial" w:hAnsi="Arial" w:cs="Arial"/>
            <w:noProof/>
            <w:webHidden/>
          </w:rPr>
          <w:fldChar w:fldCharType="separate"/>
        </w:r>
        <w:r w:rsidR="00A0168D">
          <w:rPr>
            <w:rFonts w:ascii="Arial" w:hAnsi="Arial" w:cs="Arial"/>
            <w:noProof/>
            <w:webHidden/>
          </w:rPr>
          <w:t>3</w:t>
        </w:r>
        <w:r w:rsidRPr="007F1A36">
          <w:rPr>
            <w:rFonts w:ascii="Arial" w:hAnsi="Arial" w:cs="Arial"/>
            <w:noProof/>
            <w:webHidden/>
          </w:rPr>
          <w:fldChar w:fldCharType="end"/>
        </w:r>
      </w:hyperlink>
    </w:p>
    <w:p w14:paraId="5C9BB527" w14:textId="2D04BD2F" w:rsidR="007F1A36" w:rsidRPr="007F1A36" w:rsidRDefault="00DF678D">
      <w:pPr>
        <w:pStyle w:val="Abbildungsverzeichnis"/>
        <w:tabs>
          <w:tab w:val="right" w:leader="dot" w:pos="9062"/>
        </w:tabs>
        <w:rPr>
          <w:rFonts w:ascii="Arial" w:eastAsiaTheme="minorEastAsia" w:hAnsi="Arial" w:cs="Arial"/>
          <w:smallCaps w:val="0"/>
          <w:noProof/>
          <w:sz w:val="22"/>
          <w:szCs w:val="22"/>
          <w:lang w:eastAsia="de-DE"/>
        </w:rPr>
      </w:pPr>
      <w:hyperlink w:anchor="_Toc52298129" w:history="1">
        <w:r w:rsidR="007F1A36" w:rsidRPr="007F1A36">
          <w:rPr>
            <w:rStyle w:val="Hyperlink"/>
            <w:rFonts w:ascii="Arial" w:hAnsi="Arial" w:cs="Arial"/>
            <w:noProof/>
          </w:rPr>
          <w:t>Abbildung 2 Deep Neural Networks im Kontext</w:t>
        </w:r>
        <w:r w:rsidR="007F1A36" w:rsidRPr="007F1A36">
          <w:rPr>
            <w:rFonts w:ascii="Arial" w:hAnsi="Arial" w:cs="Arial"/>
            <w:noProof/>
            <w:webHidden/>
          </w:rPr>
          <w:tab/>
        </w:r>
        <w:r w:rsidR="007F1A36" w:rsidRPr="007F1A36">
          <w:rPr>
            <w:rFonts w:ascii="Arial" w:hAnsi="Arial" w:cs="Arial"/>
            <w:noProof/>
            <w:webHidden/>
          </w:rPr>
          <w:fldChar w:fldCharType="begin"/>
        </w:r>
        <w:r w:rsidR="007F1A36" w:rsidRPr="007F1A36">
          <w:rPr>
            <w:rFonts w:ascii="Arial" w:hAnsi="Arial" w:cs="Arial"/>
            <w:noProof/>
            <w:webHidden/>
          </w:rPr>
          <w:instrText xml:space="preserve"> PAGEREF _Toc52298129 \h </w:instrText>
        </w:r>
        <w:r w:rsidR="007F1A36" w:rsidRPr="007F1A36">
          <w:rPr>
            <w:rFonts w:ascii="Arial" w:hAnsi="Arial" w:cs="Arial"/>
            <w:noProof/>
            <w:webHidden/>
          </w:rPr>
        </w:r>
        <w:r w:rsidR="007F1A36" w:rsidRPr="007F1A36">
          <w:rPr>
            <w:rFonts w:ascii="Arial" w:hAnsi="Arial" w:cs="Arial"/>
            <w:noProof/>
            <w:webHidden/>
          </w:rPr>
          <w:fldChar w:fldCharType="separate"/>
        </w:r>
        <w:r w:rsidR="00A0168D">
          <w:rPr>
            <w:rFonts w:ascii="Arial" w:hAnsi="Arial" w:cs="Arial"/>
            <w:noProof/>
            <w:webHidden/>
          </w:rPr>
          <w:t>4</w:t>
        </w:r>
        <w:r w:rsidR="007F1A36" w:rsidRPr="007F1A36">
          <w:rPr>
            <w:rFonts w:ascii="Arial" w:hAnsi="Arial" w:cs="Arial"/>
            <w:noProof/>
            <w:webHidden/>
          </w:rPr>
          <w:fldChar w:fldCharType="end"/>
        </w:r>
      </w:hyperlink>
    </w:p>
    <w:p w14:paraId="5C819207" w14:textId="3CB78764" w:rsidR="007F1A36" w:rsidRPr="007F1A36" w:rsidRDefault="00DF678D">
      <w:pPr>
        <w:pStyle w:val="Abbildungsverzeichnis"/>
        <w:tabs>
          <w:tab w:val="right" w:leader="dot" w:pos="9062"/>
        </w:tabs>
        <w:rPr>
          <w:rFonts w:ascii="Arial" w:eastAsiaTheme="minorEastAsia" w:hAnsi="Arial" w:cs="Arial"/>
          <w:smallCaps w:val="0"/>
          <w:noProof/>
          <w:sz w:val="22"/>
          <w:szCs w:val="22"/>
          <w:lang w:eastAsia="de-DE"/>
        </w:rPr>
      </w:pPr>
      <w:hyperlink w:anchor="_Toc52298130" w:history="1">
        <w:r w:rsidR="007F1A36" w:rsidRPr="007F1A36">
          <w:rPr>
            <w:rStyle w:val="Hyperlink"/>
            <w:rFonts w:ascii="Arial" w:hAnsi="Arial" w:cs="Arial"/>
            <w:noProof/>
          </w:rPr>
          <w:t>Abbildung 3 Machine Learning</w:t>
        </w:r>
        <w:r w:rsidR="007F1A36" w:rsidRPr="007F1A36">
          <w:rPr>
            <w:rFonts w:ascii="Arial" w:hAnsi="Arial" w:cs="Arial"/>
            <w:noProof/>
            <w:webHidden/>
          </w:rPr>
          <w:tab/>
        </w:r>
        <w:r w:rsidR="007F1A36" w:rsidRPr="007F1A36">
          <w:rPr>
            <w:rFonts w:ascii="Arial" w:hAnsi="Arial" w:cs="Arial"/>
            <w:noProof/>
            <w:webHidden/>
          </w:rPr>
          <w:fldChar w:fldCharType="begin"/>
        </w:r>
        <w:r w:rsidR="007F1A36" w:rsidRPr="007F1A36">
          <w:rPr>
            <w:rFonts w:ascii="Arial" w:hAnsi="Arial" w:cs="Arial"/>
            <w:noProof/>
            <w:webHidden/>
          </w:rPr>
          <w:instrText xml:space="preserve"> PAGEREF _Toc52298130 \h </w:instrText>
        </w:r>
        <w:r w:rsidR="007F1A36" w:rsidRPr="007F1A36">
          <w:rPr>
            <w:rFonts w:ascii="Arial" w:hAnsi="Arial" w:cs="Arial"/>
            <w:noProof/>
            <w:webHidden/>
          </w:rPr>
        </w:r>
        <w:r w:rsidR="007F1A36" w:rsidRPr="007F1A36">
          <w:rPr>
            <w:rFonts w:ascii="Arial" w:hAnsi="Arial" w:cs="Arial"/>
            <w:noProof/>
            <w:webHidden/>
          </w:rPr>
          <w:fldChar w:fldCharType="separate"/>
        </w:r>
        <w:r w:rsidR="00A0168D">
          <w:rPr>
            <w:rFonts w:ascii="Arial" w:hAnsi="Arial" w:cs="Arial"/>
            <w:noProof/>
            <w:webHidden/>
          </w:rPr>
          <w:t>5</w:t>
        </w:r>
        <w:r w:rsidR="007F1A36" w:rsidRPr="007F1A36">
          <w:rPr>
            <w:rFonts w:ascii="Arial" w:hAnsi="Arial" w:cs="Arial"/>
            <w:noProof/>
            <w:webHidden/>
          </w:rPr>
          <w:fldChar w:fldCharType="end"/>
        </w:r>
      </w:hyperlink>
    </w:p>
    <w:p w14:paraId="71CBEFDB" w14:textId="7B6CECA2" w:rsidR="007F1A36" w:rsidRPr="007F1A36" w:rsidRDefault="00DF678D">
      <w:pPr>
        <w:pStyle w:val="Abbildungsverzeichnis"/>
        <w:tabs>
          <w:tab w:val="right" w:leader="dot" w:pos="9062"/>
        </w:tabs>
        <w:rPr>
          <w:rFonts w:ascii="Arial" w:eastAsiaTheme="minorEastAsia" w:hAnsi="Arial" w:cs="Arial"/>
          <w:smallCaps w:val="0"/>
          <w:noProof/>
          <w:sz w:val="22"/>
          <w:szCs w:val="22"/>
          <w:lang w:eastAsia="de-DE"/>
        </w:rPr>
      </w:pPr>
      <w:hyperlink w:anchor="_Toc52298131" w:history="1">
        <w:r w:rsidR="007F1A36" w:rsidRPr="007F1A36">
          <w:rPr>
            <w:rStyle w:val="Hyperlink"/>
            <w:rFonts w:ascii="Arial" w:hAnsi="Arial" w:cs="Arial"/>
            <w:noProof/>
            <w:lang w:val="en-US"/>
          </w:rPr>
          <w:t>Abbildung 4 Object Detection und Image Classification</w:t>
        </w:r>
        <w:r w:rsidR="007F1A36" w:rsidRPr="007F1A36">
          <w:rPr>
            <w:rFonts w:ascii="Arial" w:hAnsi="Arial" w:cs="Arial"/>
            <w:noProof/>
            <w:webHidden/>
          </w:rPr>
          <w:tab/>
        </w:r>
        <w:r w:rsidR="007F1A36" w:rsidRPr="007F1A36">
          <w:rPr>
            <w:rFonts w:ascii="Arial" w:hAnsi="Arial" w:cs="Arial"/>
            <w:noProof/>
            <w:webHidden/>
          </w:rPr>
          <w:fldChar w:fldCharType="begin"/>
        </w:r>
        <w:r w:rsidR="007F1A36" w:rsidRPr="007F1A36">
          <w:rPr>
            <w:rFonts w:ascii="Arial" w:hAnsi="Arial" w:cs="Arial"/>
            <w:noProof/>
            <w:webHidden/>
          </w:rPr>
          <w:instrText xml:space="preserve"> PAGEREF _Toc52298131 \h </w:instrText>
        </w:r>
        <w:r w:rsidR="007F1A36" w:rsidRPr="007F1A36">
          <w:rPr>
            <w:rFonts w:ascii="Arial" w:hAnsi="Arial" w:cs="Arial"/>
            <w:noProof/>
            <w:webHidden/>
          </w:rPr>
        </w:r>
        <w:r w:rsidR="007F1A36" w:rsidRPr="007F1A36">
          <w:rPr>
            <w:rFonts w:ascii="Arial" w:hAnsi="Arial" w:cs="Arial"/>
            <w:noProof/>
            <w:webHidden/>
          </w:rPr>
          <w:fldChar w:fldCharType="separate"/>
        </w:r>
        <w:r w:rsidR="00A0168D">
          <w:rPr>
            <w:rFonts w:ascii="Arial" w:hAnsi="Arial" w:cs="Arial"/>
            <w:noProof/>
            <w:webHidden/>
          </w:rPr>
          <w:t>6</w:t>
        </w:r>
        <w:r w:rsidR="007F1A36" w:rsidRPr="007F1A36">
          <w:rPr>
            <w:rFonts w:ascii="Arial" w:hAnsi="Arial" w:cs="Arial"/>
            <w:noProof/>
            <w:webHidden/>
          </w:rPr>
          <w:fldChar w:fldCharType="end"/>
        </w:r>
      </w:hyperlink>
    </w:p>
    <w:p w14:paraId="37BD922E" w14:textId="64F0D855" w:rsidR="007F1A36" w:rsidRPr="007F1A36" w:rsidRDefault="00DF678D">
      <w:pPr>
        <w:pStyle w:val="Abbildungsverzeichnis"/>
        <w:tabs>
          <w:tab w:val="right" w:leader="dot" w:pos="9062"/>
        </w:tabs>
        <w:rPr>
          <w:rFonts w:ascii="Arial" w:eastAsiaTheme="minorEastAsia" w:hAnsi="Arial" w:cs="Arial"/>
          <w:smallCaps w:val="0"/>
          <w:noProof/>
          <w:sz w:val="22"/>
          <w:szCs w:val="22"/>
          <w:lang w:eastAsia="de-DE"/>
        </w:rPr>
      </w:pPr>
      <w:hyperlink w:anchor="_Toc52298132" w:history="1">
        <w:r w:rsidR="007F1A36" w:rsidRPr="007F1A36">
          <w:rPr>
            <w:rStyle w:val="Hyperlink"/>
            <w:rFonts w:ascii="Arial" w:hAnsi="Arial" w:cs="Arial"/>
            <w:noProof/>
          </w:rPr>
          <w:t>Abbildung 5 Beispiel für ein FGSM</w:t>
        </w:r>
        <w:r w:rsidR="007F1A36" w:rsidRPr="007F1A36">
          <w:rPr>
            <w:rFonts w:ascii="Arial" w:hAnsi="Arial" w:cs="Arial"/>
            <w:noProof/>
            <w:webHidden/>
          </w:rPr>
          <w:tab/>
        </w:r>
        <w:r w:rsidR="007F1A36" w:rsidRPr="007F1A36">
          <w:rPr>
            <w:rFonts w:ascii="Arial" w:hAnsi="Arial" w:cs="Arial"/>
            <w:noProof/>
            <w:webHidden/>
          </w:rPr>
          <w:fldChar w:fldCharType="begin"/>
        </w:r>
        <w:r w:rsidR="007F1A36" w:rsidRPr="007F1A36">
          <w:rPr>
            <w:rFonts w:ascii="Arial" w:hAnsi="Arial" w:cs="Arial"/>
            <w:noProof/>
            <w:webHidden/>
          </w:rPr>
          <w:instrText xml:space="preserve"> PAGEREF _Toc52298132 \h </w:instrText>
        </w:r>
        <w:r w:rsidR="007F1A36" w:rsidRPr="007F1A36">
          <w:rPr>
            <w:rFonts w:ascii="Arial" w:hAnsi="Arial" w:cs="Arial"/>
            <w:noProof/>
            <w:webHidden/>
          </w:rPr>
        </w:r>
        <w:r w:rsidR="007F1A36" w:rsidRPr="007F1A36">
          <w:rPr>
            <w:rFonts w:ascii="Arial" w:hAnsi="Arial" w:cs="Arial"/>
            <w:noProof/>
            <w:webHidden/>
          </w:rPr>
          <w:fldChar w:fldCharType="separate"/>
        </w:r>
        <w:r w:rsidR="00A0168D">
          <w:rPr>
            <w:rFonts w:ascii="Arial" w:hAnsi="Arial" w:cs="Arial"/>
            <w:noProof/>
            <w:webHidden/>
          </w:rPr>
          <w:t>9</w:t>
        </w:r>
        <w:r w:rsidR="007F1A36" w:rsidRPr="007F1A36">
          <w:rPr>
            <w:rFonts w:ascii="Arial" w:hAnsi="Arial" w:cs="Arial"/>
            <w:noProof/>
            <w:webHidden/>
          </w:rPr>
          <w:fldChar w:fldCharType="end"/>
        </w:r>
      </w:hyperlink>
    </w:p>
    <w:p w14:paraId="7E9DBEA8" w14:textId="7D3D217B" w:rsidR="007F1A36" w:rsidRPr="007F1A36" w:rsidRDefault="00DF678D">
      <w:pPr>
        <w:pStyle w:val="Abbildungsverzeichnis"/>
        <w:tabs>
          <w:tab w:val="right" w:leader="dot" w:pos="9062"/>
        </w:tabs>
        <w:rPr>
          <w:rFonts w:ascii="Arial" w:eastAsiaTheme="minorEastAsia" w:hAnsi="Arial" w:cs="Arial"/>
          <w:smallCaps w:val="0"/>
          <w:noProof/>
          <w:sz w:val="22"/>
          <w:szCs w:val="22"/>
          <w:lang w:eastAsia="de-DE"/>
        </w:rPr>
      </w:pPr>
      <w:hyperlink w:anchor="_Toc52298133" w:history="1">
        <w:r w:rsidR="007F1A36" w:rsidRPr="007F1A36">
          <w:rPr>
            <w:rStyle w:val="Hyperlink"/>
            <w:rFonts w:ascii="Arial" w:hAnsi="Arial" w:cs="Arial"/>
            <w:noProof/>
          </w:rPr>
          <w:t>Abbildung 6 Adversarial Patch als Brille</w:t>
        </w:r>
        <w:r w:rsidR="007F1A36" w:rsidRPr="007F1A36">
          <w:rPr>
            <w:rFonts w:ascii="Arial" w:hAnsi="Arial" w:cs="Arial"/>
            <w:noProof/>
            <w:webHidden/>
          </w:rPr>
          <w:tab/>
        </w:r>
        <w:r w:rsidR="007F1A36" w:rsidRPr="007F1A36">
          <w:rPr>
            <w:rFonts w:ascii="Arial" w:hAnsi="Arial" w:cs="Arial"/>
            <w:noProof/>
            <w:webHidden/>
          </w:rPr>
          <w:fldChar w:fldCharType="begin"/>
        </w:r>
        <w:r w:rsidR="007F1A36" w:rsidRPr="007F1A36">
          <w:rPr>
            <w:rFonts w:ascii="Arial" w:hAnsi="Arial" w:cs="Arial"/>
            <w:noProof/>
            <w:webHidden/>
          </w:rPr>
          <w:instrText xml:space="preserve"> PAGEREF _Toc52298133 \h </w:instrText>
        </w:r>
        <w:r w:rsidR="007F1A36" w:rsidRPr="007F1A36">
          <w:rPr>
            <w:rFonts w:ascii="Arial" w:hAnsi="Arial" w:cs="Arial"/>
            <w:noProof/>
            <w:webHidden/>
          </w:rPr>
        </w:r>
        <w:r w:rsidR="007F1A36" w:rsidRPr="007F1A36">
          <w:rPr>
            <w:rFonts w:ascii="Arial" w:hAnsi="Arial" w:cs="Arial"/>
            <w:noProof/>
            <w:webHidden/>
          </w:rPr>
          <w:fldChar w:fldCharType="separate"/>
        </w:r>
        <w:r w:rsidR="00A0168D">
          <w:rPr>
            <w:rFonts w:ascii="Arial" w:hAnsi="Arial" w:cs="Arial"/>
            <w:noProof/>
            <w:webHidden/>
          </w:rPr>
          <w:t>10</w:t>
        </w:r>
        <w:r w:rsidR="007F1A36" w:rsidRPr="007F1A36">
          <w:rPr>
            <w:rFonts w:ascii="Arial" w:hAnsi="Arial" w:cs="Arial"/>
            <w:noProof/>
            <w:webHidden/>
          </w:rPr>
          <w:fldChar w:fldCharType="end"/>
        </w:r>
      </w:hyperlink>
    </w:p>
    <w:p w14:paraId="04A82BF8" w14:textId="33136EC4" w:rsidR="007F1A36" w:rsidRPr="007F1A36" w:rsidRDefault="00DF678D">
      <w:pPr>
        <w:pStyle w:val="Abbildungsverzeichnis"/>
        <w:tabs>
          <w:tab w:val="right" w:leader="dot" w:pos="9062"/>
        </w:tabs>
        <w:rPr>
          <w:rFonts w:ascii="Arial" w:eastAsiaTheme="minorEastAsia" w:hAnsi="Arial" w:cs="Arial"/>
          <w:smallCaps w:val="0"/>
          <w:noProof/>
          <w:sz w:val="22"/>
          <w:szCs w:val="22"/>
          <w:lang w:eastAsia="de-DE"/>
        </w:rPr>
      </w:pPr>
      <w:hyperlink w:anchor="_Toc52298134" w:history="1">
        <w:r w:rsidR="007F1A36" w:rsidRPr="007F1A36">
          <w:rPr>
            <w:rStyle w:val="Hyperlink"/>
            <w:rFonts w:ascii="Arial" w:hAnsi="Arial" w:cs="Arial"/>
            <w:noProof/>
          </w:rPr>
          <w:t>Abbildung 7 Adversarial Patches in der Realität</w:t>
        </w:r>
        <w:r w:rsidR="007F1A36" w:rsidRPr="007F1A36">
          <w:rPr>
            <w:rFonts w:ascii="Arial" w:hAnsi="Arial" w:cs="Arial"/>
            <w:noProof/>
            <w:webHidden/>
          </w:rPr>
          <w:tab/>
        </w:r>
        <w:r w:rsidR="007F1A36" w:rsidRPr="007F1A36">
          <w:rPr>
            <w:rFonts w:ascii="Arial" w:hAnsi="Arial" w:cs="Arial"/>
            <w:noProof/>
            <w:webHidden/>
          </w:rPr>
          <w:fldChar w:fldCharType="begin"/>
        </w:r>
        <w:r w:rsidR="007F1A36" w:rsidRPr="007F1A36">
          <w:rPr>
            <w:rFonts w:ascii="Arial" w:hAnsi="Arial" w:cs="Arial"/>
            <w:noProof/>
            <w:webHidden/>
          </w:rPr>
          <w:instrText xml:space="preserve"> PAGEREF _Toc52298134 \h </w:instrText>
        </w:r>
        <w:r w:rsidR="007F1A36" w:rsidRPr="007F1A36">
          <w:rPr>
            <w:rFonts w:ascii="Arial" w:hAnsi="Arial" w:cs="Arial"/>
            <w:noProof/>
            <w:webHidden/>
          </w:rPr>
        </w:r>
        <w:r w:rsidR="007F1A36" w:rsidRPr="007F1A36">
          <w:rPr>
            <w:rFonts w:ascii="Arial" w:hAnsi="Arial" w:cs="Arial"/>
            <w:noProof/>
            <w:webHidden/>
          </w:rPr>
          <w:fldChar w:fldCharType="separate"/>
        </w:r>
        <w:r w:rsidR="00A0168D">
          <w:rPr>
            <w:rFonts w:ascii="Arial" w:hAnsi="Arial" w:cs="Arial"/>
            <w:noProof/>
            <w:webHidden/>
          </w:rPr>
          <w:t>10</w:t>
        </w:r>
        <w:r w:rsidR="007F1A36" w:rsidRPr="007F1A36">
          <w:rPr>
            <w:rFonts w:ascii="Arial" w:hAnsi="Arial" w:cs="Arial"/>
            <w:noProof/>
            <w:webHidden/>
          </w:rPr>
          <w:fldChar w:fldCharType="end"/>
        </w:r>
      </w:hyperlink>
    </w:p>
    <w:p w14:paraId="4B714362" w14:textId="53CD0A95" w:rsidR="007F1A36" w:rsidRDefault="007F1A36" w:rsidP="007F1A36">
      <w:pPr>
        <w:pStyle w:val="AAZweiteberschrift"/>
      </w:pPr>
      <w:r w:rsidRPr="007F1A36">
        <w:rPr>
          <w:rFonts w:cs="Arial"/>
        </w:rPr>
        <w:fldChar w:fldCharType="end"/>
      </w:r>
      <w:bookmarkStart w:id="54" w:name="_Toc52300045"/>
      <w:r>
        <w:t>c Formelverzeichnis</w:t>
      </w:r>
      <w:bookmarkEnd w:id="54"/>
    </w:p>
    <w:p w14:paraId="7D28B8C9" w14:textId="77777777" w:rsidR="005E71CC" w:rsidRPr="005E71CC" w:rsidRDefault="005E71CC" w:rsidP="005E71CC">
      <w:pPr>
        <w:rPr>
          <w:lang w:val="en-US"/>
        </w:rPr>
      </w:pPr>
    </w:p>
    <w:sectPr w:rsidR="005E71CC" w:rsidRPr="005E71CC" w:rsidSect="00482371">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134" w:left="1417" w:header="227" w:footer="22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072416" w14:textId="77777777" w:rsidR="00DF678D" w:rsidRDefault="00DF678D" w:rsidP="008C2FDE">
      <w:pPr>
        <w:spacing w:after="0" w:line="240" w:lineRule="auto"/>
      </w:pPr>
      <w:r>
        <w:separator/>
      </w:r>
    </w:p>
  </w:endnote>
  <w:endnote w:type="continuationSeparator" w:id="0">
    <w:p w14:paraId="1526DF1F" w14:textId="77777777" w:rsidR="00DF678D" w:rsidRDefault="00DF678D" w:rsidP="008C2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yriad Pro">
    <w:altName w:val="Segoe UI"/>
    <w:panose1 w:val="00000000000000000000"/>
    <w:charset w:val="00"/>
    <w:family w:val="swiss"/>
    <w:notTrueType/>
    <w:pitch w:val="variable"/>
    <w:sig w:usb0="A00002AF" w:usb1="5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0E697F" w14:textId="77777777" w:rsidR="001873FD" w:rsidRDefault="001873F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07DF38" w14:textId="77777777" w:rsidR="001873FD" w:rsidRDefault="001873FD">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F0D9D" w14:textId="77777777" w:rsidR="001873FD" w:rsidRDefault="001873F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0DECEC" w14:textId="77777777" w:rsidR="00DF678D" w:rsidRDefault="00DF678D" w:rsidP="008C2FDE">
      <w:pPr>
        <w:spacing w:after="0" w:line="240" w:lineRule="auto"/>
      </w:pPr>
      <w:r>
        <w:separator/>
      </w:r>
    </w:p>
  </w:footnote>
  <w:footnote w:type="continuationSeparator" w:id="0">
    <w:p w14:paraId="24AD2C8C" w14:textId="77777777" w:rsidR="00DF678D" w:rsidRDefault="00DF678D" w:rsidP="008C2F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60DDF4" w14:textId="77777777" w:rsidR="001873FD" w:rsidRDefault="001873F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7F7F7F" w:themeColor="background1" w:themeShade="7F"/>
        <w:spacing w:val="60"/>
      </w:rPr>
      <w:id w:val="793948535"/>
      <w:docPartObj>
        <w:docPartGallery w:val="Page Numbers (Top of Page)"/>
        <w:docPartUnique/>
      </w:docPartObj>
    </w:sdtPr>
    <w:sdtEndPr>
      <w:rPr>
        <w:b/>
        <w:bCs/>
        <w:color w:val="auto"/>
        <w:spacing w:val="0"/>
      </w:rPr>
    </w:sdtEndPr>
    <w:sdtContent>
      <w:p w14:paraId="3068DD59" w14:textId="262CEA8E" w:rsidR="007F1A36" w:rsidRDefault="007F1A36">
        <w:pPr>
          <w:pStyle w:val="Kopfzeile"/>
          <w:pBdr>
            <w:bottom w:val="single" w:sz="4" w:space="1" w:color="D9D9D9" w:themeColor="background1" w:themeShade="D9"/>
          </w:pBdr>
          <w:jc w:val="right"/>
          <w:rPr>
            <w:b/>
            <w:bCs/>
          </w:rPr>
        </w:pPr>
        <w:r>
          <w:rPr>
            <w:color w:val="7F7F7F" w:themeColor="background1" w:themeShade="7F"/>
            <w:spacing w:val="60"/>
          </w:rPr>
          <w:t>Seite</w:t>
        </w:r>
        <w:r>
          <w:t xml:space="preserve"> | </w:t>
        </w:r>
        <w:r>
          <w:fldChar w:fldCharType="begin"/>
        </w:r>
        <w:r>
          <w:instrText>PAGE   \* MERGEFORMAT</w:instrText>
        </w:r>
        <w:r>
          <w:fldChar w:fldCharType="separate"/>
        </w:r>
        <w:r>
          <w:rPr>
            <w:b/>
            <w:bCs/>
          </w:rPr>
          <w:t>2</w:t>
        </w:r>
        <w:r>
          <w:rPr>
            <w:b/>
            <w:bCs/>
          </w:rPr>
          <w:fldChar w:fldCharType="end"/>
        </w:r>
      </w:p>
    </w:sdtContent>
  </w:sdt>
  <w:p w14:paraId="2D5AAC91" w14:textId="4E5A88D3" w:rsidR="007F1A36" w:rsidRDefault="007F1A36">
    <w:pPr>
      <w:pStyle w:val="Kopfzeile"/>
    </w:pPr>
    <w:r>
      <w:t>Adversarial Attack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1112FC" w14:textId="77777777" w:rsidR="001873FD" w:rsidRDefault="001873F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B74C56"/>
    <w:multiLevelType w:val="hybridMultilevel"/>
    <w:tmpl w:val="186A1062"/>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34236684"/>
    <w:multiLevelType w:val="hybridMultilevel"/>
    <w:tmpl w:val="DB9A5132"/>
    <w:lvl w:ilvl="0" w:tplc="D14A937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48DE2441"/>
    <w:multiLevelType w:val="hybridMultilevel"/>
    <w:tmpl w:val="4E2C4EB8"/>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6522659"/>
    <w:multiLevelType w:val="hybridMultilevel"/>
    <w:tmpl w:val="CBBECEA8"/>
    <w:lvl w:ilvl="0" w:tplc="600879F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704F"/>
    <w:rsid w:val="00026DD2"/>
    <w:rsid w:val="0005587B"/>
    <w:rsid w:val="000F3F6E"/>
    <w:rsid w:val="001360FE"/>
    <w:rsid w:val="00140A39"/>
    <w:rsid w:val="001873FD"/>
    <w:rsid w:val="001A280F"/>
    <w:rsid w:val="002361B7"/>
    <w:rsid w:val="002715E5"/>
    <w:rsid w:val="00280D56"/>
    <w:rsid w:val="00333299"/>
    <w:rsid w:val="0034797A"/>
    <w:rsid w:val="00383BC5"/>
    <w:rsid w:val="003B12D9"/>
    <w:rsid w:val="003D5889"/>
    <w:rsid w:val="003E3E6B"/>
    <w:rsid w:val="00415C30"/>
    <w:rsid w:val="00473E51"/>
    <w:rsid w:val="00482371"/>
    <w:rsid w:val="004A53E2"/>
    <w:rsid w:val="004F703A"/>
    <w:rsid w:val="005244E9"/>
    <w:rsid w:val="005E71CC"/>
    <w:rsid w:val="006225C3"/>
    <w:rsid w:val="006338E8"/>
    <w:rsid w:val="0066704F"/>
    <w:rsid w:val="0068340C"/>
    <w:rsid w:val="006B48AE"/>
    <w:rsid w:val="00707EF9"/>
    <w:rsid w:val="00760EBD"/>
    <w:rsid w:val="00763A7E"/>
    <w:rsid w:val="007F1A36"/>
    <w:rsid w:val="008779E8"/>
    <w:rsid w:val="008A3144"/>
    <w:rsid w:val="008B58F0"/>
    <w:rsid w:val="008C2FDE"/>
    <w:rsid w:val="009322DA"/>
    <w:rsid w:val="009C028E"/>
    <w:rsid w:val="009D54D5"/>
    <w:rsid w:val="00A0168D"/>
    <w:rsid w:val="00A17A8D"/>
    <w:rsid w:val="00A862AB"/>
    <w:rsid w:val="00AA78CF"/>
    <w:rsid w:val="00B01DF5"/>
    <w:rsid w:val="00B72F82"/>
    <w:rsid w:val="00C3006A"/>
    <w:rsid w:val="00C5607E"/>
    <w:rsid w:val="00C829F1"/>
    <w:rsid w:val="00DB2931"/>
    <w:rsid w:val="00DF678D"/>
    <w:rsid w:val="00E72908"/>
    <w:rsid w:val="00EC215C"/>
    <w:rsid w:val="00ED784E"/>
    <w:rsid w:val="00F2169F"/>
    <w:rsid w:val="00F349FA"/>
    <w:rsid w:val="00F401AE"/>
    <w:rsid w:val="00FC093F"/>
    <w:rsid w:val="00FF2B3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8212AC"/>
  <w15:chartTrackingRefBased/>
  <w15:docId w15:val="{AED92663-D535-46F5-A4F2-315172821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349FA"/>
  </w:style>
  <w:style w:type="paragraph" w:styleId="berschrift1">
    <w:name w:val="heading 1"/>
    <w:next w:val="Standard"/>
    <w:link w:val="berschrift1Zchn"/>
    <w:uiPriority w:val="9"/>
    <w:qFormat/>
    <w:rsid w:val="00F349FA"/>
    <w:pPr>
      <w:keepNext/>
      <w:keepLines/>
      <w:spacing w:before="240" w:after="0"/>
      <w:outlineLvl w:val="0"/>
    </w:pPr>
    <w:rPr>
      <w:rFonts w:ascii="Arial" w:eastAsiaTheme="majorEastAsia" w:hAnsi="Arial" w:cstheme="majorBidi"/>
      <w:color w:val="1F3864" w:themeColor="accent1" w:themeShade="80"/>
      <w:sz w:val="40"/>
      <w:szCs w:val="32"/>
    </w:rPr>
  </w:style>
  <w:style w:type="paragraph" w:styleId="berschrift2">
    <w:name w:val="heading 2"/>
    <w:basedOn w:val="Standard"/>
    <w:next w:val="Standard"/>
    <w:link w:val="berschrift2Zchn"/>
    <w:uiPriority w:val="9"/>
    <w:unhideWhenUsed/>
    <w:qFormat/>
    <w:rsid w:val="00F349F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F3F6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349FA"/>
    <w:rPr>
      <w:rFonts w:ascii="Arial" w:eastAsiaTheme="majorEastAsia" w:hAnsi="Arial" w:cstheme="majorBidi"/>
      <w:color w:val="1F3864" w:themeColor="accent1" w:themeShade="80"/>
      <w:sz w:val="40"/>
      <w:szCs w:val="32"/>
    </w:rPr>
  </w:style>
  <w:style w:type="character" w:customStyle="1" w:styleId="berschrift2Zchn">
    <w:name w:val="Überschrift 2 Zchn"/>
    <w:basedOn w:val="Absatz-Standardschriftart"/>
    <w:link w:val="berschrift2"/>
    <w:uiPriority w:val="9"/>
    <w:rsid w:val="00F349FA"/>
    <w:rPr>
      <w:rFonts w:asciiTheme="majorHAnsi" w:eastAsiaTheme="majorEastAsia" w:hAnsiTheme="majorHAnsi" w:cstheme="majorBidi"/>
      <w:color w:val="2F5496" w:themeColor="accent1" w:themeShade="BF"/>
      <w:sz w:val="26"/>
      <w:szCs w:val="26"/>
    </w:rPr>
  </w:style>
  <w:style w:type="paragraph" w:customStyle="1" w:styleId="AAZweiteberschrift">
    <w:name w:val="AA_Zweite_Überschrift"/>
    <w:basedOn w:val="berschrift2"/>
    <w:qFormat/>
    <w:rsid w:val="007F1A36"/>
    <w:rPr>
      <w:rFonts w:ascii="Arial" w:eastAsia="Times New Roman" w:hAnsi="Arial"/>
      <w:sz w:val="32"/>
      <w:lang w:eastAsia="de-DE"/>
    </w:rPr>
  </w:style>
  <w:style w:type="paragraph" w:styleId="KeinLeerraum">
    <w:name w:val="No Spacing"/>
    <w:uiPriority w:val="1"/>
    <w:qFormat/>
    <w:rsid w:val="00333299"/>
    <w:pPr>
      <w:spacing w:after="0" w:line="240" w:lineRule="auto"/>
    </w:pPr>
  </w:style>
  <w:style w:type="paragraph" w:customStyle="1" w:styleId="AAErsteberschrift">
    <w:name w:val="AA_Erste_Überschrift"/>
    <w:basedOn w:val="berschrift1"/>
    <w:qFormat/>
    <w:rsid w:val="007F1A36"/>
    <w:rPr>
      <w:rFonts w:eastAsia="Times New Roman"/>
      <w:lang w:eastAsia="de-DE"/>
    </w:rPr>
  </w:style>
  <w:style w:type="paragraph" w:styleId="Kopfzeile">
    <w:name w:val="header"/>
    <w:basedOn w:val="Standard"/>
    <w:link w:val="KopfzeileZchn"/>
    <w:uiPriority w:val="99"/>
    <w:unhideWhenUsed/>
    <w:rsid w:val="008C2FD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C2FDE"/>
  </w:style>
  <w:style w:type="paragraph" w:styleId="Fuzeile">
    <w:name w:val="footer"/>
    <w:basedOn w:val="Standard"/>
    <w:link w:val="FuzeileZchn"/>
    <w:uiPriority w:val="99"/>
    <w:unhideWhenUsed/>
    <w:rsid w:val="008C2F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C2FDE"/>
  </w:style>
  <w:style w:type="paragraph" w:customStyle="1" w:styleId="AAStandard">
    <w:name w:val="AA_Standard"/>
    <w:basedOn w:val="Standard"/>
    <w:link w:val="AAStandardZchn"/>
    <w:qFormat/>
    <w:rsid w:val="008C2FDE"/>
    <w:pPr>
      <w:spacing w:line="360" w:lineRule="auto"/>
    </w:pPr>
    <w:rPr>
      <w:rFonts w:ascii="Arial" w:eastAsia="Times New Roman" w:hAnsi="Arial" w:cs="Arial"/>
      <w:sz w:val="24"/>
      <w:szCs w:val="24"/>
      <w:lang w:eastAsia="de-DE"/>
    </w:rPr>
  </w:style>
  <w:style w:type="paragraph" w:styleId="Kommentartext">
    <w:name w:val="annotation text"/>
    <w:basedOn w:val="Standard"/>
    <w:link w:val="KommentartextZchn"/>
    <w:uiPriority w:val="99"/>
    <w:semiHidden/>
    <w:unhideWhenUsed/>
    <w:rsid w:val="003D5889"/>
    <w:pPr>
      <w:spacing w:line="240" w:lineRule="auto"/>
    </w:pPr>
    <w:rPr>
      <w:sz w:val="20"/>
      <w:szCs w:val="20"/>
    </w:rPr>
  </w:style>
  <w:style w:type="character" w:customStyle="1" w:styleId="AAStandardZchn">
    <w:name w:val="AA_Standard Zchn"/>
    <w:basedOn w:val="Absatz-Standardschriftart"/>
    <w:link w:val="AAStandard"/>
    <w:rsid w:val="008C2FDE"/>
    <w:rPr>
      <w:rFonts w:ascii="Arial" w:eastAsia="Times New Roman" w:hAnsi="Arial" w:cs="Arial"/>
      <w:sz w:val="24"/>
      <w:szCs w:val="24"/>
      <w:lang w:eastAsia="de-DE"/>
    </w:rPr>
  </w:style>
  <w:style w:type="character" w:customStyle="1" w:styleId="KommentartextZchn">
    <w:name w:val="Kommentartext Zchn"/>
    <w:basedOn w:val="Absatz-Standardschriftart"/>
    <w:link w:val="Kommentartext"/>
    <w:uiPriority w:val="99"/>
    <w:semiHidden/>
    <w:rsid w:val="003D5889"/>
    <w:rPr>
      <w:sz w:val="20"/>
      <w:szCs w:val="20"/>
    </w:rPr>
  </w:style>
  <w:style w:type="paragraph" w:styleId="Kommentarthema">
    <w:name w:val="annotation subject"/>
    <w:basedOn w:val="Kommentartext"/>
    <w:next w:val="Kommentartext"/>
    <w:link w:val="KommentarthemaZchn"/>
    <w:uiPriority w:val="99"/>
    <w:semiHidden/>
    <w:unhideWhenUsed/>
    <w:rsid w:val="003D5889"/>
    <w:rPr>
      <w:b/>
      <w:bCs/>
    </w:rPr>
  </w:style>
  <w:style w:type="character" w:customStyle="1" w:styleId="KommentarthemaZchn">
    <w:name w:val="Kommentarthema Zchn"/>
    <w:basedOn w:val="KommentartextZchn"/>
    <w:link w:val="Kommentarthema"/>
    <w:uiPriority w:val="99"/>
    <w:semiHidden/>
    <w:rsid w:val="003D5889"/>
    <w:rPr>
      <w:b/>
      <w:bCs/>
      <w:sz w:val="20"/>
      <w:szCs w:val="20"/>
    </w:rPr>
  </w:style>
  <w:style w:type="paragraph" w:styleId="Inhaltsverzeichnisberschrift">
    <w:name w:val="TOC Heading"/>
    <w:basedOn w:val="berschrift1"/>
    <w:next w:val="Standard"/>
    <w:uiPriority w:val="39"/>
    <w:unhideWhenUsed/>
    <w:qFormat/>
    <w:rsid w:val="00E72908"/>
    <w:pPr>
      <w:outlineLvl w:val="9"/>
    </w:pPr>
    <w:rPr>
      <w:rFonts w:asciiTheme="majorHAnsi" w:hAnsiTheme="majorHAnsi"/>
      <w:color w:val="2F5496" w:themeColor="accent1" w:themeShade="BF"/>
      <w:sz w:val="32"/>
      <w:lang w:eastAsia="de-DE"/>
    </w:rPr>
  </w:style>
  <w:style w:type="paragraph" w:styleId="Verzeichnis1">
    <w:name w:val="toc 1"/>
    <w:basedOn w:val="Standard"/>
    <w:next w:val="Standard"/>
    <w:autoRedefine/>
    <w:uiPriority w:val="39"/>
    <w:unhideWhenUsed/>
    <w:rsid w:val="00E72908"/>
    <w:pPr>
      <w:spacing w:after="100"/>
    </w:pPr>
  </w:style>
  <w:style w:type="paragraph" w:styleId="Verzeichnis2">
    <w:name w:val="toc 2"/>
    <w:basedOn w:val="Standard"/>
    <w:next w:val="Standard"/>
    <w:autoRedefine/>
    <w:uiPriority w:val="39"/>
    <w:unhideWhenUsed/>
    <w:rsid w:val="00E72908"/>
    <w:pPr>
      <w:spacing w:after="100"/>
      <w:ind w:left="220"/>
    </w:pPr>
  </w:style>
  <w:style w:type="character" w:styleId="Hyperlink">
    <w:name w:val="Hyperlink"/>
    <w:basedOn w:val="Absatz-Standardschriftart"/>
    <w:uiPriority w:val="99"/>
    <w:unhideWhenUsed/>
    <w:rsid w:val="00E72908"/>
    <w:rPr>
      <w:color w:val="0563C1" w:themeColor="hyperlink"/>
      <w:u w:val="single"/>
    </w:rPr>
  </w:style>
  <w:style w:type="character" w:customStyle="1" w:styleId="berschrift3Zchn">
    <w:name w:val="Überschrift 3 Zchn"/>
    <w:basedOn w:val="Absatz-Standardschriftart"/>
    <w:link w:val="berschrift3"/>
    <w:uiPriority w:val="9"/>
    <w:rsid w:val="000F3F6E"/>
    <w:rPr>
      <w:rFonts w:asciiTheme="majorHAnsi" w:eastAsiaTheme="majorEastAsia" w:hAnsiTheme="majorHAnsi" w:cstheme="majorBidi"/>
      <w:color w:val="1F3763" w:themeColor="accent1" w:themeShade="7F"/>
      <w:sz w:val="24"/>
      <w:szCs w:val="24"/>
    </w:rPr>
  </w:style>
  <w:style w:type="paragraph" w:customStyle="1" w:styleId="AAdritteberschrift">
    <w:name w:val="AA_dritte Überschrift"/>
    <w:basedOn w:val="berschrift3"/>
    <w:link w:val="AAdritteberschriftZchn"/>
    <w:qFormat/>
    <w:rsid w:val="007F1A36"/>
    <w:rPr>
      <w:rFonts w:ascii="Arial" w:hAnsi="Arial"/>
      <w:color w:val="83A1D7"/>
      <w:sz w:val="28"/>
    </w:rPr>
  </w:style>
  <w:style w:type="paragraph" w:styleId="Untertitel">
    <w:name w:val="Subtitle"/>
    <w:basedOn w:val="Standard"/>
    <w:next w:val="Standard"/>
    <w:link w:val="UntertitelZchn"/>
    <w:uiPriority w:val="11"/>
    <w:qFormat/>
    <w:rsid w:val="000F3F6E"/>
    <w:pPr>
      <w:numPr>
        <w:ilvl w:val="1"/>
      </w:numPr>
    </w:pPr>
    <w:rPr>
      <w:rFonts w:eastAsiaTheme="minorEastAsia"/>
      <w:color w:val="5A5A5A" w:themeColor="text1" w:themeTint="A5"/>
      <w:spacing w:val="15"/>
    </w:rPr>
  </w:style>
  <w:style w:type="character" w:customStyle="1" w:styleId="AAdritteberschriftZchn">
    <w:name w:val="AA_dritte Überschrift Zchn"/>
    <w:basedOn w:val="berschrift3Zchn"/>
    <w:link w:val="AAdritteberschrift"/>
    <w:rsid w:val="007F1A36"/>
    <w:rPr>
      <w:rFonts w:ascii="Arial" w:eastAsiaTheme="majorEastAsia" w:hAnsi="Arial" w:cstheme="majorBidi"/>
      <w:color w:val="83A1D7"/>
      <w:sz w:val="28"/>
      <w:szCs w:val="24"/>
    </w:rPr>
  </w:style>
  <w:style w:type="character" w:customStyle="1" w:styleId="UntertitelZchn">
    <w:name w:val="Untertitel Zchn"/>
    <w:basedOn w:val="Absatz-Standardschriftart"/>
    <w:link w:val="Untertitel"/>
    <w:uiPriority w:val="11"/>
    <w:rsid w:val="000F3F6E"/>
    <w:rPr>
      <w:rFonts w:eastAsiaTheme="minorEastAsia"/>
      <w:color w:val="5A5A5A" w:themeColor="text1" w:themeTint="A5"/>
      <w:spacing w:val="15"/>
    </w:rPr>
  </w:style>
  <w:style w:type="paragraph" w:styleId="Verzeichnis3">
    <w:name w:val="toc 3"/>
    <w:basedOn w:val="Standard"/>
    <w:next w:val="Standard"/>
    <w:autoRedefine/>
    <w:uiPriority w:val="39"/>
    <w:unhideWhenUsed/>
    <w:rsid w:val="000F3F6E"/>
    <w:pPr>
      <w:spacing w:after="100"/>
      <w:ind w:left="440"/>
    </w:pPr>
  </w:style>
  <w:style w:type="paragraph" w:styleId="Listenabsatz">
    <w:name w:val="List Paragraph"/>
    <w:basedOn w:val="Standard"/>
    <w:uiPriority w:val="34"/>
    <w:qFormat/>
    <w:rsid w:val="002715E5"/>
    <w:pPr>
      <w:ind w:left="720"/>
      <w:contextualSpacing/>
    </w:pPr>
  </w:style>
  <w:style w:type="paragraph" w:styleId="Beschriftung">
    <w:name w:val="caption"/>
    <w:basedOn w:val="Standard"/>
    <w:next w:val="Standard"/>
    <w:uiPriority w:val="35"/>
    <w:unhideWhenUsed/>
    <w:qFormat/>
    <w:rsid w:val="00EC215C"/>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280D56"/>
    <w:pPr>
      <w:spacing w:after="0"/>
      <w:ind w:left="440" w:hanging="440"/>
    </w:pPr>
    <w:rPr>
      <w:rFonts w:cstheme="minorHAnsi"/>
      <w:smallCaps/>
      <w:sz w:val="20"/>
      <w:szCs w:val="20"/>
    </w:rPr>
  </w:style>
  <w:style w:type="character" w:styleId="Platzhaltertext">
    <w:name w:val="Placeholder Text"/>
    <w:basedOn w:val="Absatz-Standardschriftart"/>
    <w:uiPriority w:val="99"/>
    <w:semiHidden/>
    <w:rsid w:val="00482371"/>
    <w:rPr>
      <w:color w:val="808080"/>
    </w:rPr>
  </w:style>
  <w:style w:type="paragraph" w:customStyle="1" w:styleId="CitaviBibliographyHeading">
    <w:name w:val="Citavi Bibliography Heading"/>
    <w:basedOn w:val="AAStandard"/>
    <w:link w:val="CitaviBibliographyHeadingZchn"/>
    <w:uiPriority w:val="99"/>
    <w:rsid w:val="005E71CC"/>
  </w:style>
  <w:style w:type="character" w:customStyle="1" w:styleId="CitaviBibliographyHeadingZchn">
    <w:name w:val="Citavi Bibliography Heading Zchn"/>
    <w:basedOn w:val="AAStandardZchn"/>
    <w:link w:val="CitaviBibliographyHeading"/>
    <w:rsid w:val="005E71CC"/>
    <w:rPr>
      <w:rFonts w:ascii="Arial" w:eastAsia="Times New Roman" w:hAnsi="Arial" w:cs="Arial"/>
      <w:sz w:val="24"/>
      <w:szCs w:val="24"/>
      <w:lang w:eastAsia="de-DE"/>
    </w:rPr>
  </w:style>
  <w:style w:type="paragraph" w:customStyle="1" w:styleId="CitaviBibliographyEntry">
    <w:name w:val="Citavi Bibliography Entry"/>
    <w:basedOn w:val="AAStandard"/>
    <w:link w:val="CitaviBibliographyEntryZchn"/>
    <w:uiPriority w:val="99"/>
    <w:rsid w:val="005E71CC"/>
    <w:pPr>
      <w:tabs>
        <w:tab w:val="left" w:pos="567"/>
      </w:tabs>
      <w:spacing w:after="0"/>
      <w:ind w:left="567" w:hanging="567"/>
    </w:pPr>
  </w:style>
  <w:style w:type="character" w:customStyle="1" w:styleId="CitaviBibliographyEntryZchn">
    <w:name w:val="Citavi Bibliography Entry Zchn"/>
    <w:basedOn w:val="AAStandardZchn"/>
    <w:link w:val="CitaviBibliographyEntry"/>
    <w:uiPriority w:val="99"/>
    <w:rsid w:val="005E71CC"/>
    <w:rPr>
      <w:rFonts w:ascii="Arial" w:eastAsia="Times New Roman" w:hAnsi="Arial" w:cs="Arial"/>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5517347">
      <w:bodyDiv w:val="1"/>
      <w:marLeft w:val="0"/>
      <w:marRight w:val="0"/>
      <w:marTop w:val="0"/>
      <w:marBottom w:val="0"/>
      <w:divBdr>
        <w:top w:val="none" w:sz="0" w:space="0" w:color="auto"/>
        <w:left w:val="none" w:sz="0" w:space="0" w:color="auto"/>
        <w:bottom w:val="none" w:sz="0" w:space="0" w:color="auto"/>
        <w:right w:val="none" w:sz="0" w:space="0" w:color="auto"/>
      </w:divBdr>
    </w:div>
    <w:div w:id="1842891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C5B7A150-8175-41C4-8CFE-FBBE13BF810C}"/>
      </w:docPartPr>
      <w:docPartBody>
        <w:p w:rsidR="00D24606" w:rsidRDefault="0004535D">
          <w:r w:rsidRPr="00A178C9">
            <w:rPr>
              <w:rStyle w:val="Platzhaltertext"/>
            </w:rPr>
            <w:t>Klicken oder tippen Sie hier, um Text einzugeben.</w:t>
          </w:r>
        </w:p>
      </w:docPartBody>
    </w:docPart>
    <w:docPart>
      <w:docPartPr>
        <w:name w:val="1CC03F15519D44DEAE57E6CFBBE7320C"/>
        <w:category>
          <w:name w:val="Allgemein"/>
          <w:gallery w:val="placeholder"/>
        </w:category>
        <w:types>
          <w:type w:val="bbPlcHdr"/>
        </w:types>
        <w:behaviors>
          <w:behavior w:val="content"/>
        </w:behaviors>
        <w:guid w:val="{D42BD871-052E-48AE-9728-5A0CA9196457}"/>
      </w:docPartPr>
      <w:docPartBody>
        <w:p w:rsidR="00D24606" w:rsidRDefault="0004535D" w:rsidP="0004535D">
          <w:pPr>
            <w:pStyle w:val="1CC03F15519D44DEAE57E6CFBBE7320C"/>
          </w:pPr>
          <w:r w:rsidRPr="00A178C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yriad Pro">
    <w:altName w:val="Segoe UI"/>
    <w:panose1 w:val="00000000000000000000"/>
    <w:charset w:val="00"/>
    <w:family w:val="swiss"/>
    <w:notTrueType/>
    <w:pitch w:val="variable"/>
    <w:sig w:usb0="A00002AF" w:usb1="5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535D"/>
    <w:rsid w:val="0004535D"/>
    <w:rsid w:val="00327FF0"/>
    <w:rsid w:val="004A3237"/>
    <w:rsid w:val="00D2460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24606"/>
    <w:rPr>
      <w:color w:val="808080"/>
    </w:rPr>
  </w:style>
  <w:style w:type="paragraph" w:customStyle="1" w:styleId="1CC03F15519D44DEAE57E6CFBBE7320C">
    <w:name w:val="1CC03F15519D44DEAE57E6CFBBE7320C"/>
    <w:rsid w:val="0004535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C672AF-E25D-48F6-9A89-50A37A154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9243</Words>
  <Characters>58238</Characters>
  <Application>Microsoft Office Word</Application>
  <DocSecurity>0</DocSecurity>
  <Lines>485</Lines>
  <Paragraphs>13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7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T DMT-Praktikant 02</dc:creator>
  <cp:keywords/>
  <dc:description/>
  <cp:lastModifiedBy>Puetz, Noah Christoph (ext) (CT REE MDM DMT-DE)</cp:lastModifiedBy>
  <cp:revision>7</cp:revision>
  <cp:lastPrinted>2020-09-29T17:48:00Z</cp:lastPrinted>
  <dcterms:created xsi:type="dcterms:W3CDTF">2020-09-28T09:06:00Z</dcterms:created>
  <dcterms:modified xsi:type="dcterms:W3CDTF">2020-10-03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qwhzr3nh2i9pol611oyvrl16o5hbjfmk7gbicfs6t11z8bj4; ProjectName=Adversarial Attacks</vt:lpwstr>
  </property>
  <property fmtid="{D5CDD505-2E9C-101B-9397-08002B2CF9AE}" pid="3" name="CitaviDocumentProperty_7">
    <vt:lpwstr>Adversarial Attacks</vt:lpwstr>
  </property>
  <property fmtid="{D5CDD505-2E9C-101B-9397-08002B2CF9AE}" pid="4" name="CitaviDocumentProperty_0">
    <vt:lpwstr>3ef5849a-4aa1-4db4-824c-dbaac2b4b682</vt:lpwstr>
  </property>
  <property fmtid="{D5CDD505-2E9C-101B-9397-08002B2CF9AE}" pid="5" name="CitaviDocumentProperty_1">
    <vt:lpwstr>6.5.0.0</vt:lpwstr>
  </property>
  <property fmtid="{D5CDD505-2E9C-101B-9397-08002B2CF9AE}" pid="6" name="CitaviDocumentProperty_6">
    <vt:lpwstr>True</vt:lpwstr>
  </property>
  <property fmtid="{D5CDD505-2E9C-101B-9397-08002B2CF9AE}" pid="7" name="MSIP_Label_a59b6cd5-d141-4a33-8bf1-0ca04484304f_Enabled">
    <vt:lpwstr>true</vt:lpwstr>
  </property>
  <property fmtid="{D5CDD505-2E9C-101B-9397-08002B2CF9AE}" pid="8" name="MSIP_Label_a59b6cd5-d141-4a33-8bf1-0ca04484304f_SetDate">
    <vt:lpwstr>2020-10-03T15:43:38Z</vt:lpwstr>
  </property>
  <property fmtid="{D5CDD505-2E9C-101B-9397-08002B2CF9AE}" pid="9" name="MSIP_Label_a59b6cd5-d141-4a33-8bf1-0ca04484304f_Method">
    <vt:lpwstr>Standard</vt:lpwstr>
  </property>
  <property fmtid="{D5CDD505-2E9C-101B-9397-08002B2CF9AE}" pid="10" name="MSIP_Label_a59b6cd5-d141-4a33-8bf1-0ca04484304f_Name">
    <vt:lpwstr>restricted-default</vt:lpwstr>
  </property>
  <property fmtid="{D5CDD505-2E9C-101B-9397-08002B2CF9AE}" pid="11" name="MSIP_Label_a59b6cd5-d141-4a33-8bf1-0ca04484304f_SiteId">
    <vt:lpwstr>38ae3bcd-9579-4fd4-adda-b42e1495d55a</vt:lpwstr>
  </property>
  <property fmtid="{D5CDD505-2E9C-101B-9397-08002B2CF9AE}" pid="12" name="MSIP_Label_a59b6cd5-d141-4a33-8bf1-0ca04484304f_ActionId">
    <vt:lpwstr>d8b361e4-7348-41f7-8256-97ffa5ca4ca4</vt:lpwstr>
  </property>
  <property fmtid="{D5CDD505-2E9C-101B-9397-08002B2CF9AE}" pid="13" name="MSIP_Label_a59b6cd5-d141-4a33-8bf1-0ca04484304f_ContentBits">
    <vt:lpwstr>0</vt:lpwstr>
  </property>
  <property fmtid="{D5CDD505-2E9C-101B-9397-08002B2CF9AE}" pid="14" name="Document_Confidentiality">
    <vt:lpwstr>Restricted</vt:lpwstr>
  </property>
</Properties>
</file>